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F81" w:rsidRPr="00756604" w:rsidRDefault="00D60F81" w:rsidP="00756604">
      <w:pPr>
        <w:pStyle w:val="NormalWeb"/>
        <w:widowControl/>
        <w:spacing w:before="0" w:beforeAutospacing="0" w:after="0" w:afterAutospacing="0"/>
        <w:rPr>
          <w:color w:val="auto"/>
        </w:rPr>
      </w:pPr>
      <w:r w:rsidRPr="00756604">
        <w:rPr>
          <w:b/>
          <w:bCs/>
          <w:color w:val="auto"/>
        </w:rPr>
        <w:t>TITLE:</w:t>
      </w:r>
      <w:r w:rsidR="00FB6447" w:rsidRPr="00756604">
        <w:rPr>
          <w:color w:val="auto"/>
        </w:rPr>
        <w:t xml:space="preserve"> </w:t>
      </w:r>
    </w:p>
    <w:p w:rsidR="00D60F81" w:rsidRDefault="00D60F81" w:rsidP="00756604">
      <w:pPr>
        <w:widowControl/>
        <w:rPr>
          <w:color w:val="auto"/>
        </w:rPr>
      </w:pPr>
      <w:r w:rsidRPr="00756604">
        <w:rPr>
          <w:color w:val="auto"/>
        </w:rPr>
        <w:t>Creation of Colonic Anastomosis in Mice</w:t>
      </w:r>
    </w:p>
    <w:p w:rsidR="004F51B4" w:rsidRPr="00756604" w:rsidRDefault="004F51B4" w:rsidP="00756604">
      <w:pPr>
        <w:widowControl/>
        <w:rPr>
          <w:b/>
          <w:bCs/>
          <w:color w:val="auto"/>
        </w:rPr>
      </w:pPr>
    </w:p>
    <w:p w:rsidR="00D60F81" w:rsidRPr="00756604" w:rsidRDefault="00D60F81" w:rsidP="00756604">
      <w:pPr>
        <w:widowControl/>
        <w:rPr>
          <w:color w:val="auto"/>
        </w:rPr>
      </w:pPr>
      <w:r w:rsidRPr="00756604">
        <w:rPr>
          <w:b/>
          <w:bCs/>
          <w:color w:val="auto"/>
        </w:rPr>
        <w:t>AUTHORS:</w:t>
      </w:r>
    </w:p>
    <w:p w:rsidR="00D60F81" w:rsidRPr="00756604" w:rsidRDefault="00D60F81" w:rsidP="00756604">
      <w:pPr>
        <w:widowControl/>
        <w:rPr>
          <w:color w:val="auto"/>
        </w:rPr>
      </w:pPr>
      <w:r w:rsidRPr="00756604">
        <w:rPr>
          <w:color w:val="auto"/>
        </w:rPr>
        <w:t xml:space="preserve">Cullen </w:t>
      </w:r>
      <w:r w:rsidR="00395C1D" w:rsidRPr="00756604">
        <w:rPr>
          <w:color w:val="auto"/>
        </w:rPr>
        <w:t xml:space="preserve">K. </w:t>
      </w:r>
      <w:r w:rsidR="00CD2094" w:rsidRPr="00756604">
        <w:rPr>
          <w:color w:val="auto"/>
        </w:rPr>
        <w:t>McCarthy</w:t>
      </w:r>
      <w:r w:rsidRPr="00756604">
        <w:rPr>
          <w:color w:val="auto"/>
        </w:rPr>
        <w:t>,</w:t>
      </w:r>
      <w:r w:rsidR="008D5207" w:rsidRPr="00756604">
        <w:rPr>
          <w:color w:val="auto"/>
        </w:rPr>
        <w:t xml:space="preserve"> </w:t>
      </w:r>
      <w:r w:rsidR="006C5700" w:rsidRPr="00756604">
        <w:rPr>
          <w:color w:val="auto"/>
        </w:rPr>
        <w:t>Paul</w:t>
      </w:r>
      <w:r w:rsidR="00395C1D" w:rsidRPr="00756604">
        <w:rPr>
          <w:color w:val="auto"/>
        </w:rPr>
        <w:t xml:space="preserve"> K.</w:t>
      </w:r>
      <w:r w:rsidR="006C5700" w:rsidRPr="00756604">
        <w:rPr>
          <w:color w:val="auto"/>
        </w:rPr>
        <w:t xml:space="preserve"> McGaha II, Noah</w:t>
      </w:r>
      <w:r w:rsidR="00395C1D" w:rsidRPr="00756604">
        <w:rPr>
          <w:color w:val="auto"/>
        </w:rPr>
        <w:t xml:space="preserve"> S.</w:t>
      </w:r>
      <w:r w:rsidR="006C5700" w:rsidRPr="00756604">
        <w:rPr>
          <w:color w:val="auto"/>
        </w:rPr>
        <w:t xml:space="preserve"> </w:t>
      </w:r>
      <w:proofErr w:type="spellStart"/>
      <w:r w:rsidR="006C5700" w:rsidRPr="00756604">
        <w:rPr>
          <w:color w:val="auto"/>
        </w:rPr>
        <w:t>Rozich</w:t>
      </w:r>
      <w:proofErr w:type="spellEnd"/>
      <w:r w:rsidR="006C5700" w:rsidRPr="00756604">
        <w:rPr>
          <w:color w:val="auto"/>
        </w:rPr>
        <w:t xml:space="preserve">, </w:t>
      </w:r>
      <w:r w:rsidR="00395C1D" w:rsidRPr="00756604">
        <w:rPr>
          <w:color w:val="auto"/>
        </w:rPr>
        <w:t xml:space="preserve">Nathaniel A. </w:t>
      </w:r>
      <w:proofErr w:type="spellStart"/>
      <w:r w:rsidR="00395C1D" w:rsidRPr="00756604">
        <w:rPr>
          <w:color w:val="auto"/>
        </w:rPr>
        <w:t>Yokell</w:t>
      </w:r>
      <w:proofErr w:type="spellEnd"/>
      <w:r w:rsidR="00395C1D" w:rsidRPr="00756604">
        <w:rPr>
          <w:color w:val="auto"/>
        </w:rPr>
        <w:t xml:space="preserve">, </w:t>
      </w:r>
      <w:r w:rsidR="00824A65" w:rsidRPr="00756604">
        <w:rPr>
          <w:color w:val="auto"/>
        </w:rPr>
        <w:t xml:space="preserve">Jason </w:t>
      </w:r>
      <w:r w:rsidR="00395C1D" w:rsidRPr="00756604">
        <w:rPr>
          <w:color w:val="auto"/>
        </w:rPr>
        <w:t xml:space="preserve">S. </w:t>
      </w:r>
      <w:r w:rsidR="00824A65" w:rsidRPr="00756604">
        <w:rPr>
          <w:color w:val="auto"/>
        </w:rPr>
        <w:t xml:space="preserve">Lees, </w:t>
      </w:r>
      <w:r w:rsidRPr="00756604">
        <w:rPr>
          <w:color w:val="auto"/>
        </w:rPr>
        <w:t xml:space="preserve">William </w:t>
      </w:r>
      <w:r w:rsidR="00395C1D" w:rsidRPr="00756604">
        <w:rPr>
          <w:color w:val="auto"/>
        </w:rPr>
        <w:t xml:space="preserve">L. </w:t>
      </w:r>
      <w:r w:rsidRPr="00756604">
        <w:rPr>
          <w:color w:val="auto"/>
        </w:rPr>
        <w:t>Berry</w:t>
      </w:r>
    </w:p>
    <w:p w:rsidR="00DE6A01" w:rsidRDefault="00DE6A01" w:rsidP="00DE6A01">
      <w:pPr>
        <w:widowControl/>
        <w:rPr>
          <w:color w:val="auto"/>
        </w:rPr>
      </w:pPr>
    </w:p>
    <w:p w:rsidR="00D60F81" w:rsidRPr="00756604" w:rsidRDefault="00DE6A01" w:rsidP="00DE6A01">
      <w:pPr>
        <w:widowControl/>
        <w:rPr>
          <w:color w:val="auto"/>
        </w:rPr>
      </w:pPr>
      <w:r w:rsidRPr="00756604">
        <w:rPr>
          <w:color w:val="auto"/>
        </w:rPr>
        <w:t>Department of Surgery</w:t>
      </w:r>
      <w:r>
        <w:rPr>
          <w:color w:val="auto"/>
        </w:rPr>
        <w:t xml:space="preserve">, </w:t>
      </w:r>
      <w:r w:rsidRPr="00756604">
        <w:rPr>
          <w:color w:val="auto"/>
        </w:rPr>
        <w:t>University of Oklahoma Health Sciences Center, Oklahoma City, OK, USA</w:t>
      </w:r>
    </w:p>
    <w:p w:rsidR="00CD2094" w:rsidRDefault="00CD2094" w:rsidP="00756604">
      <w:pPr>
        <w:widowControl/>
        <w:rPr>
          <w:color w:val="auto"/>
        </w:rPr>
      </w:pPr>
    </w:p>
    <w:p w:rsidR="00DE6A01" w:rsidRPr="00DE6A01" w:rsidRDefault="00CD2094" w:rsidP="00756604">
      <w:pPr>
        <w:widowControl/>
        <w:rPr>
          <w:b/>
          <w:color w:val="auto"/>
        </w:rPr>
      </w:pPr>
      <w:r w:rsidRPr="00DE6A01">
        <w:rPr>
          <w:b/>
          <w:color w:val="auto"/>
        </w:rPr>
        <w:t xml:space="preserve">Corresponding Author: </w:t>
      </w:r>
    </w:p>
    <w:p w:rsidR="00CD2094" w:rsidRPr="00756604" w:rsidRDefault="00CD2094" w:rsidP="00756604">
      <w:pPr>
        <w:widowControl/>
        <w:rPr>
          <w:color w:val="auto"/>
        </w:rPr>
      </w:pPr>
      <w:r w:rsidRPr="00756604">
        <w:rPr>
          <w:color w:val="auto"/>
        </w:rPr>
        <w:t>William Berry</w:t>
      </w:r>
      <w:r w:rsidR="00DE6A01">
        <w:rPr>
          <w:color w:val="auto"/>
        </w:rPr>
        <w:t xml:space="preserve"> (</w:t>
      </w:r>
      <w:r w:rsidR="00DE6A01" w:rsidRPr="00DE6A01">
        <w:rPr>
          <w:color w:val="auto"/>
        </w:rPr>
        <w:t>William-Berry@ouhsc.edu</w:t>
      </w:r>
      <w:r w:rsidR="00DE6A01">
        <w:rPr>
          <w:color w:val="auto"/>
        </w:rPr>
        <w:t>)</w:t>
      </w:r>
    </w:p>
    <w:p w:rsidR="00CD2094" w:rsidRDefault="00CD2094" w:rsidP="00756604">
      <w:pPr>
        <w:widowControl/>
        <w:rPr>
          <w:bCs/>
          <w:color w:val="auto"/>
        </w:rPr>
      </w:pPr>
      <w:bookmarkStart w:id="0" w:name="_GoBack"/>
      <w:bookmarkEnd w:id="0"/>
    </w:p>
    <w:p w:rsidR="00DE6A01" w:rsidRPr="00DE6A01" w:rsidRDefault="00DE6A01" w:rsidP="00DE6A01">
      <w:pPr>
        <w:widowControl/>
        <w:rPr>
          <w:b/>
          <w:bCs/>
          <w:color w:val="auto"/>
        </w:rPr>
      </w:pPr>
      <w:r w:rsidRPr="00DE6A01">
        <w:rPr>
          <w:b/>
          <w:bCs/>
          <w:color w:val="auto"/>
        </w:rPr>
        <w:t>Email Addresses of Co-Authors:</w:t>
      </w:r>
    </w:p>
    <w:p w:rsidR="00DE6A01" w:rsidRPr="00DE6A01" w:rsidRDefault="00DE6A01" w:rsidP="00DE6A01">
      <w:pPr>
        <w:widowControl/>
        <w:rPr>
          <w:bCs/>
          <w:color w:val="auto"/>
        </w:rPr>
      </w:pPr>
      <w:r w:rsidRPr="00DE6A01">
        <w:rPr>
          <w:bCs/>
          <w:color w:val="auto"/>
        </w:rPr>
        <w:t>Cullen-McCarthy@ouhsc.edu</w:t>
      </w:r>
    </w:p>
    <w:p w:rsidR="00DE6A01" w:rsidRPr="00DE6A01" w:rsidRDefault="00DE6A01" w:rsidP="00DE6A01">
      <w:pPr>
        <w:widowControl/>
        <w:rPr>
          <w:bCs/>
          <w:color w:val="auto"/>
        </w:rPr>
      </w:pPr>
      <w:r w:rsidRPr="00DE6A01">
        <w:rPr>
          <w:bCs/>
          <w:color w:val="auto"/>
        </w:rPr>
        <w:t>Jason-Lees@ouhsc.edu</w:t>
      </w:r>
    </w:p>
    <w:p w:rsidR="00DE6A01" w:rsidRPr="00DE6A01" w:rsidRDefault="00DE6A01" w:rsidP="00DE6A01">
      <w:pPr>
        <w:widowControl/>
        <w:rPr>
          <w:bCs/>
          <w:color w:val="auto"/>
        </w:rPr>
      </w:pPr>
      <w:r w:rsidRPr="00DE6A01">
        <w:rPr>
          <w:bCs/>
          <w:color w:val="auto"/>
        </w:rPr>
        <w:t>Paul-mcgahaii@ouhsc.edu</w:t>
      </w:r>
    </w:p>
    <w:p w:rsidR="00DE6A01" w:rsidRPr="00DE6A01" w:rsidRDefault="00DE6A01" w:rsidP="00DE6A01">
      <w:pPr>
        <w:widowControl/>
        <w:rPr>
          <w:bCs/>
          <w:color w:val="auto"/>
        </w:rPr>
      </w:pPr>
      <w:r w:rsidRPr="00DE6A01">
        <w:rPr>
          <w:bCs/>
          <w:color w:val="auto"/>
        </w:rPr>
        <w:t>Noah-Rozich@ouhsc.edu</w:t>
      </w:r>
    </w:p>
    <w:p w:rsidR="00DE6A01" w:rsidRPr="00DE6A01" w:rsidRDefault="00DE6A01" w:rsidP="00DE6A01">
      <w:pPr>
        <w:widowControl/>
        <w:rPr>
          <w:bCs/>
          <w:color w:val="auto"/>
        </w:rPr>
      </w:pPr>
      <w:r w:rsidRPr="00DE6A01">
        <w:rPr>
          <w:bCs/>
          <w:color w:val="auto"/>
        </w:rPr>
        <w:t>Nathaniel-yokell@ouhsc.edu</w:t>
      </w:r>
    </w:p>
    <w:p w:rsidR="00DE6A01" w:rsidRPr="00DE6A01" w:rsidRDefault="00DE6A01" w:rsidP="00DE6A01">
      <w:pPr>
        <w:widowControl/>
        <w:rPr>
          <w:bCs/>
          <w:color w:val="auto"/>
        </w:rPr>
      </w:pPr>
      <w:r w:rsidRPr="00DE6A01">
        <w:rPr>
          <w:bCs/>
          <w:color w:val="auto"/>
        </w:rPr>
        <w:t>William-Berry@ouhsc.edu</w:t>
      </w:r>
    </w:p>
    <w:p w:rsidR="00DE6A01" w:rsidRPr="00756604" w:rsidRDefault="00DE6A01" w:rsidP="00756604">
      <w:pPr>
        <w:widowControl/>
        <w:rPr>
          <w:bCs/>
          <w:color w:val="auto"/>
        </w:rPr>
      </w:pPr>
    </w:p>
    <w:p w:rsidR="00756604" w:rsidRPr="00756604" w:rsidRDefault="00D60F81" w:rsidP="00756604">
      <w:pPr>
        <w:pStyle w:val="NormalWeb"/>
        <w:widowControl/>
        <w:spacing w:before="0" w:beforeAutospacing="0" w:after="0" w:afterAutospacing="0"/>
        <w:rPr>
          <w:b/>
          <w:bCs/>
          <w:color w:val="auto"/>
        </w:rPr>
      </w:pPr>
      <w:r w:rsidRPr="00756604">
        <w:rPr>
          <w:b/>
          <w:bCs/>
          <w:color w:val="auto"/>
        </w:rPr>
        <w:t>KEYWORDS:</w:t>
      </w:r>
      <w:r w:rsidR="00AF74C8" w:rsidRPr="00756604">
        <w:rPr>
          <w:b/>
          <w:bCs/>
          <w:color w:val="auto"/>
        </w:rPr>
        <w:t xml:space="preserve"> </w:t>
      </w:r>
    </w:p>
    <w:p w:rsidR="00D60F81" w:rsidRPr="00756604" w:rsidRDefault="00D60F81" w:rsidP="00756604">
      <w:pPr>
        <w:pStyle w:val="NormalWeb"/>
        <w:widowControl/>
        <w:spacing w:before="0" w:beforeAutospacing="0" w:after="0" w:afterAutospacing="0"/>
        <w:rPr>
          <w:color w:val="auto"/>
        </w:rPr>
      </w:pPr>
      <w:r w:rsidRPr="00756604">
        <w:rPr>
          <w:color w:val="auto"/>
        </w:rPr>
        <w:t>Surgery, Anastomosis, Mouse, Colon, Medicine, Anatomy, Leak, Breakdown, Stricture</w:t>
      </w:r>
    </w:p>
    <w:p w:rsidR="00D60F81" w:rsidRPr="00756604" w:rsidRDefault="00D60F81" w:rsidP="00756604">
      <w:pPr>
        <w:pStyle w:val="NormalWeb"/>
        <w:widowControl/>
        <w:spacing w:before="0" w:beforeAutospacing="0" w:after="0" w:afterAutospacing="0"/>
      </w:pPr>
    </w:p>
    <w:p w:rsidR="00D60F81" w:rsidRPr="00756604" w:rsidRDefault="00D60F81" w:rsidP="00756604">
      <w:pPr>
        <w:widowControl/>
      </w:pPr>
      <w:r w:rsidRPr="00756604">
        <w:rPr>
          <w:b/>
          <w:bCs/>
        </w:rPr>
        <w:t>SHORT ABSTRACT:</w:t>
      </w:r>
    </w:p>
    <w:p w:rsidR="00D60F81" w:rsidRPr="00756604" w:rsidRDefault="00101713" w:rsidP="00756604">
      <w:pPr>
        <w:widowControl/>
        <w:rPr>
          <w:color w:val="auto"/>
        </w:rPr>
      </w:pPr>
      <w:r w:rsidRPr="00756604">
        <w:rPr>
          <w:color w:val="auto"/>
        </w:rPr>
        <w:t>Anastomotic leak or breakdown after surgery is a major cause of postoperative morbidity and mortality.</w:t>
      </w:r>
      <w:r w:rsidR="00FB6447" w:rsidRPr="00756604">
        <w:rPr>
          <w:color w:val="auto"/>
        </w:rPr>
        <w:t xml:space="preserve"> </w:t>
      </w:r>
      <w:r w:rsidRPr="00756604">
        <w:rPr>
          <w:color w:val="auto"/>
        </w:rPr>
        <w:t>Our surgery for creating a colonic anastomosis is a reliable and reproducible method for studying the healing mechanisms of anastomoses.</w:t>
      </w:r>
    </w:p>
    <w:p w:rsidR="00D60F81" w:rsidRPr="00756604" w:rsidRDefault="00D60F81" w:rsidP="00756604">
      <w:pPr>
        <w:widowControl/>
      </w:pPr>
    </w:p>
    <w:p w:rsidR="00D60F81" w:rsidRPr="00756604" w:rsidRDefault="00D60F81" w:rsidP="00756604">
      <w:pPr>
        <w:widowControl/>
        <w:rPr>
          <w:color w:val="808080"/>
        </w:rPr>
      </w:pPr>
      <w:r w:rsidRPr="00756604">
        <w:rPr>
          <w:b/>
          <w:bCs/>
        </w:rPr>
        <w:t>LONG ABSTRACT:</w:t>
      </w:r>
      <w:r w:rsidRPr="00756604">
        <w:t xml:space="preserve"> </w:t>
      </w:r>
    </w:p>
    <w:p w:rsidR="00D60F81" w:rsidRPr="00756604" w:rsidRDefault="000260B0" w:rsidP="00756604">
      <w:pPr>
        <w:widowControl/>
        <w:rPr>
          <w:color w:val="auto"/>
        </w:rPr>
      </w:pPr>
      <w:r w:rsidRPr="00756604">
        <w:rPr>
          <w:color w:val="auto"/>
        </w:rPr>
        <w:t>Intestinal anastomoses are commonly performed in both elective and emergent operations.</w:t>
      </w:r>
      <w:r w:rsidR="00756604">
        <w:rPr>
          <w:color w:val="auto"/>
        </w:rPr>
        <w:t xml:space="preserve"> </w:t>
      </w:r>
      <w:r w:rsidRPr="00756604">
        <w:rPr>
          <w:color w:val="auto"/>
        </w:rPr>
        <w:t xml:space="preserve">Even so, </w:t>
      </w:r>
      <w:r w:rsidR="00EE27F0" w:rsidRPr="00756604">
        <w:rPr>
          <w:color w:val="auto"/>
        </w:rPr>
        <w:t>anastomotic</w:t>
      </w:r>
      <w:r w:rsidRPr="00756604">
        <w:rPr>
          <w:color w:val="auto"/>
        </w:rPr>
        <w:t xml:space="preserve"> leaks are </w:t>
      </w:r>
      <w:r w:rsidR="00016EE3" w:rsidRPr="00756604">
        <w:rPr>
          <w:color w:val="auto"/>
        </w:rPr>
        <w:t xml:space="preserve">a </w:t>
      </w:r>
      <w:r w:rsidRPr="00756604">
        <w:rPr>
          <w:color w:val="auto"/>
        </w:rPr>
        <w:t>highly feared complications of colonic surgeries and can occur in up</w:t>
      </w:r>
      <w:r w:rsidR="00803F10" w:rsidRPr="00756604">
        <w:rPr>
          <w:color w:val="auto"/>
        </w:rPr>
        <w:t xml:space="preserve"> to 26% of surgical anastomoses</w:t>
      </w:r>
      <w:r w:rsidR="00910603" w:rsidRPr="00756604">
        <w:rPr>
          <w:color w:val="auto"/>
        </w:rPr>
        <w:t xml:space="preserve">, </w:t>
      </w:r>
      <w:r w:rsidR="00764431" w:rsidRPr="00756604">
        <w:rPr>
          <w:color w:val="auto"/>
        </w:rPr>
        <w:t xml:space="preserve">with mortality being up to 39% for patients with </w:t>
      </w:r>
      <w:r w:rsidR="001C193A">
        <w:rPr>
          <w:color w:val="auto"/>
        </w:rPr>
        <w:t>such a</w:t>
      </w:r>
      <w:r w:rsidR="00764431" w:rsidRPr="00756604">
        <w:rPr>
          <w:color w:val="auto"/>
        </w:rPr>
        <w:t xml:space="preserve"> leak</w:t>
      </w:r>
      <w:r w:rsidRPr="00756604">
        <w:rPr>
          <w:color w:val="auto"/>
        </w:rPr>
        <w:t>.</w:t>
      </w:r>
      <w:r w:rsidR="00FB6447" w:rsidRPr="00756604">
        <w:rPr>
          <w:color w:val="auto"/>
        </w:rPr>
        <w:t xml:space="preserve"> </w:t>
      </w:r>
      <w:r w:rsidRPr="00756604">
        <w:rPr>
          <w:color w:val="auto"/>
        </w:rPr>
        <w:t>Currently, there remains a paucity of data detailing the cellular mechanisms of a</w:t>
      </w:r>
      <w:r w:rsidR="002E34B7" w:rsidRPr="00756604">
        <w:rPr>
          <w:color w:val="auto"/>
        </w:rPr>
        <w:t>nastomotic healing.</w:t>
      </w:r>
      <w:r w:rsidR="00FB6447" w:rsidRPr="00756604">
        <w:rPr>
          <w:color w:val="auto"/>
        </w:rPr>
        <w:t xml:space="preserve"> </w:t>
      </w:r>
      <w:r w:rsidR="002E34B7" w:rsidRPr="00756604">
        <w:rPr>
          <w:color w:val="auto"/>
        </w:rPr>
        <w:t>D</w:t>
      </w:r>
      <w:r w:rsidRPr="00756604">
        <w:rPr>
          <w:color w:val="auto"/>
        </w:rPr>
        <w:t xml:space="preserve">evising preventative strategies and treatment modalities for anastomotic leak </w:t>
      </w:r>
      <w:r w:rsidR="002E34B7" w:rsidRPr="00756604">
        <w:rPr>
          <w:color w:val="auto"/>
        </w:rPr>
        <w:t>could be greatly potentiated by a better understanding of appropriate anastomotic healing</w:t>
      </w:r>
      <w:r w:rsidR="00910603" w:rsidRPr="00756604">
        <w:rPr>
          <w:color w:val="auto"/>
        </w:rPr>
        <w:t>.</w:t>
      </w:r>
      <w:r w:rsidR="00FB6447" w:rsidRPr="00756604">
        <w:rPr>
          <w:color w:val="auto"/>
        </w:rPr>
        <w:t xml:space="preserve"> </w:t>
      </w:r>
    </w:p>
    <w:p w:rsidR="00756604" w:rsidRDefault="00756604" w:rsidP="00756604">
      <w:pPr>
        <w:widowControl/>
        <w:rPr>
          <w:color w:val="auto"/>
        </w:rPr>
      </w:pPr>
    </w:p>
    <w:p w:rsidR="00910603" w:rsidRPr="00756604" w:rsidRDefault="00803F10" w:rsidP="00756604">
      <w:pPr>
        <w:widowControl/>
        <w:rPr>
          <w:color w:val="808080"/>
        </w:rPr>
      </w:pPr>
      <w:r w:rsidRPr="00756604">
        <w:rPr>
          <w:color w:val="auto"/>
        </w:rPr>
        <w:t xml:space="preserve">A murine model is ideal as previous studies have shown </w:t>
      </w:r>
      <w:r w:rsidR="001C193A">
        <w:rPr>
          <w:color w:val="auto"/>
        </w:rPr>
        <w:t xml:space="preserve">that </w:t>
      </w:r>
      <w:r w:rsidRPr="00756604">
        <w:rPr>
          <w:color w:val="auto"/>
        </w:rPr>
        <w:t xml:space="preserve">the </w:t>
      </w:r>
      <w:r w:rsidR="001C193A">
        <w:rPr>
          <w:color w:val="auto"/>
        </w:rPr>
        <w:t xml:space="preserve">murine </w:t>
      </w:r>
      <w:r w:rsidRPr="00756604">
        <w:rPr>
          <w:color w:val="auto"/>
        </w:rPr>
        <w:t xml:space="preserve">anastomosis is the most clinically </w:t>
      </w:r>
      <w:proofErr w:type="gramStart"/>
      <w:r w:rsidRPr="00756604">
        <w:rPr>
          <w:color w:val="auto"/>
        </w:rPr>
        <w:t>similar to</w:t>
      </w:r>
      <w:proofErr w:type="gramEnd"/>
      <w:r w:rsidRPr="00756604">
        <w:rPr>
          <w:color w:val="auto"/>
        </w:rPr>
        <w:t xml:space="preserve"> the human </w:t>
      </w:r>
      <w:r w:rsidR="001C193A">
        <w:rPr>
          <w:color w:val="auto"/>
        </w:rPr>
        <w:t xml:space="preserve">case </w:t>
      </w:r>
      <w:r w:rsidRPr="00756604">
        <w:rPr>
          <w:color w:val="auto"/>
        </w:rPr>
        <w:t>as compared with other animal models.</w:t>
      </w:r>
      <w:r w:rsidR="00FB6447" w:rsidRPr="00756604">
        <w:rPr>
          <w:color w:val="auto"/>
        </w:rPr>
        <w:t xml:space="preserve"> </w:t>
      </w:r>
      <w:r w:rsidR="00910603" w:rsidRPr="00756604">
        <w:rPr>
          <w:color w:val="auto"/>
        </w:rPr>
        <w:t>We offer an easily reproducible murine model of colonic anastomosis in mice that will allow for further illust</w:t>
      </w:r>
      <w:r w:rsidR="00764431" w:rsidRPr="00756604">
        <w:rPr>
          <w:color w:val="auto"/>
        </w:rPr>
        <w:t xml:space="preserve">ration of </w:t>
      </w:r>
      <w:r w:rsidR="00EE27F0" w:rsidRPr="00756604">
        <w:rPr>
          <w:color w:val="auto"/>
        </w:rPr>
        <w:t>anastomotic</w:t>
      </w:r>
      <w:r w:rsidR="00764431" w:rsidRPr="00756604">
        <w:rPr>
          <w:color w:val="auto"/>
        </w:rPr>
        <w:t xml:space="preserve"> healing. </w:t>
      </w:r>
    </w:p>
    <w:p w:rsidR="000260B0" w:rsidRPr="00756604" w:rsidRDefault="000260B0" w:rsidP="00756604">
      <w:pPr>
        <w:widowControl/>
      </w:pPr>
    </w:p>
    <w:p w:rsidR="00D60F81" w:rsidRPr="00756604" w:rsidRDefault="00D60F81" w:rsidP="00756604">
      <w:pPr>
        <w:widowControl/>
        <w:rPr>
          <w:color w:val="808080"/>
        </w:rPr>
      </w:pPr>
      <w:r w:rsidRPr="00756604">
        <w:rPr>
          <w:b/>
        </w:rPr>
        <w:t>INTRODUCTION</w:t>
      </w:r>
      <w:r w:rsidRPr="00756604">
        <w:rPr>
          <w:b/>
          <w:bCs/>
        </w:rPr>
        <w:t>:</w:t>
      </w:r>
      <w:r w:rsidRPr="00756604">
        <w:t xml:space="preserve"> </w:t>
      </w:r>
    </w:p>
    <w:p w:rsidR="00C41CB7" w:rsidRDefault="004F6041" w:rsidP="00756604">
      <w:pPr>
        <w:widowControl/>
        <w:autoSpaceDE/>
        <w:autoSpaceDN/>
        <w:adjustRightInd/>
        <w:rPr>
          <w:color w:val="auto"/>
        </w:rPr>
      </w:pPr>
      <w:r w:rsidRPr="00756604">
        <w:rPr>
          <w:color w:val="auto"/>
        </w:rPr>
        <w:t xml:space="preserve">A highly feared complication of surgical anastomosis of the intestine is anastomotic breakdown or leak. Anastomotic leak, which causes spillage of the intraluminal contents into the abdominal </w:t>
      </w:r>
      <w:r w:rsidRPr="00756604">
        <w:rPr>
          <w:color w:val="auto"/>
        </w:rPr>
        <w:lastRenderedPageBreak/>
        <w:t>cavity, is life threatening and can quickly lead to intra-abdominal sepsis</w:t>
      </w:r>
      <w:r w:rsidR="001C193A">
        <w:rPr>
          <w:color w:val="auto"/>
        </w:rPr>
        <w:t>;</w:t>
      </w:r>
      <w:r w:rsidRPr="00756604">
        <w:rPr>
          <w:color w:val="auto"/>
        </w:rPr>
        <w:t xml:space="preserve"> shock rates vary from 0.3% to 5.5% following small bowel </w:t>
      </w:r>
      <w:r w:rsidR="00EE27F0" w:rsidRPr="00756604">
        <w:rPr>
          <w:color w:val="auto"/>
        </w:rPr>
        <w:t>anastomoses</w:t>
      </w:r>
      <w:r w:rsidRPr="00756604">
        <w:rPr>
          <w:color w:val="auto"/>
        </w:rPr>
        <w:t>,</w:t>
      </w:r>
      <w:r w:rsidR="006D133A" w:rsidRPr="00756604">
        <w:rPr>
          <w:color w:val="auto"/>
        </w:rPr>
        <w:t xml:space="preserve"> and rise to between 0.5% and 26</w:t>
      </w:r>
      <w:r w:rsidRPr="00756604">
        <w:rPr>
          <w:color w:val="auto"/>
        </w:rPr>
        <w:t>% for colonic anastomoses</w:t>
      </w:r>
      <w:r w:rsidR="00EE27F0" w:rsidRPr="00756604">
        <w:rPr>
          <w:color w:val="auto"/>
        </w:rPr>
        <w:fldChar w:fldCharType="begin">
          <w:fldData xml:space="preserve">PEVuZE5vdGU+PENpdGU+PEF1dGhvcj5NdXJyZWxsPC9BdXRob3I+PFllYXI+MjAwNjwvWWVhcj48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</w:fldData>
        </w:fldChar>
      </w:r>
      <w:r w:rsidR="00715B02" w:rsidRPr="00756604">
        <w:rPr>
          <w:color w:val="auto"/>
        </w:rPr>
        <w:instrText xml:space="preserve"> ADDIN EN.CITE </w:instrText>
      </w:r>
      <w:r w:rsidR="00715B02" w:rsidRPr="00756604">
        <w:rPr>
          <w:color w:val="auto"/>
        </w:rPr>
        <w:fldChar w:fldCharType="begin">
          <w:fldData xml:space="preserve">PEVuZE5vdGU+PENpdGU+PEF1dGhvcj5NdXJyZWxsPC9BdXRob3I+PFllYXI+MjAwNjwvWWVhcj48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</w:fldData>
        </w:fldChar>
      </w:r>
      <w:r w:rsidR="00715B02" w:rsidRPr="00756604">
        <w:rPr>
          <w:color w:val="auto"/>
        </w:rPr>
        <w:instrText xml:space="preserve"> ADDIN EN.CITE.DATA </w:instrText>
      </w:r>
      <w:r w:rsidR="00715B02" w:rsidRPr="00756604">
        <w:rPr>
          <w:color w:val="auto"/>
        </w:rPr>
      </w:r>
      <w:r w:rsidR="00715B02" w:rsidRPr="00756604">
        <w:rPr>
          <w:color w:val="auto"/>
        </w:rPr>
        <w:fldChar w:fldCharType="end"/>
      </w:r>
      <w:r w:rsidR="00EE27F0" w:rsidRPr="00756604">
        <w:rPr>
          <w:color w:val="auto"/>
        </w:rPr>
      </w:r>
      <w:r w:rsidR="00EE27F0" w:rsidRPr="00756604">
        <w:rPr>
          <w:color w:val="auto"/>
        </w:rPr>
        <w:fldChar w:fldCharType="separate"/>
      </w:r>
      <w:r w:rsidR="00715B02" w:rsidRPr="00756604">
        <w:rPr>
          <w:color w:val="auto"/>
          <w:vertAlign w:val="superscript"/>
        </w:rPr>
        <w:t>1,2</w:t>
      </w:r>
      <w:r w:rsidR="00EE27F0" w:rsidRPr="00756604">
        <w:rPr>
          <w:color w:val="auto"/>
        </w:rPr>
        <w:fldChar w:fldCharType="end"/>
      </w:r>
      <w:r w:rsidRPr="00756604">
        <w:rPr>
          <w:color w:val="auto"/>
        </w:rPr>
        <w:t>.</w:t>
      </w:r>
      <w:r w:rsidR="00FB6447" w:rsidRPr="00756604">
        <w:rPr>
          <w:color w:val="auto"/>
        </w:rPr>
        <w:t xml:space="preserve"> </w:t>
      </w:r>
      <w:r w:rsidRPr="00756604">
        <w:rPr>
          <w:color w:val="auto"/>
        </w:rPr>
        <w:t>Mortality rates followin</w:t>
      </w:r>
      <w:r w:rsidR="006D133A" w:rsidRPr="00756604">
        <w:rPr>
          <w:color w:val="auto"/>
        </w:rPr>
        <w:t>g leaks can be as high as 39</w:t>
      </w:r>
      <w:r w:rsidRPr="00756604">
        <w:rPr>
          <w:color w:val="auto"/>
        </w:rPr>
        <w:t>% due to the swift onset of sepsis and rapid progression to death following intraabdominal contamination</w:t>
      </w:r>
      <w:r w:rsidR="00EE27F0" w:rsidRPr="00756604">
        <w:rPr>
          <w:color w:val="auto"/>
        </w:rPr>
        <w:fldChar w:fldCharType="begin"/>
      </w:r>
      <w:r w:rsidR="00715B02" w:rsidRPr="00756604">
        <w:rPr>
          <w:color w:val="auto"/>
        </w:rPr>
        <w:instrText xml:space="preserve"> ADDIN EN.CITE &lt;EndNote&gt;&lt;Cite&gt;&lt;Author&gt;Chambers&lt;/Author&gt;&lt;Year&gt;2004&lt;/Year&gt;&lt;RecNum&gt;2&lt;/RecNum&gt;&lt;DisplayText&gt;&lt;style face="superscript"&gt;3&lt;/style&gt;&lt;/DisplayText&gt;&lt;record&gt;&lt;rec-number&gt;2&lt;/rec-number&gt;&lt;foreign-keys&gt;&lt;key app="EN" db-id="wttz2ded690zr4e02ptxvw022fx9ppzwx5ps"&gt;2&lt;/key&gt;&lt;/foreign-keys&gt;&lt;ref-type name="Journal Article"&gt;17&lt;/ref-type&gt;&lt;contributors&gt;&lt;authors&gt;&lt;author&gt;Chambers, W. M.&lt;/author&gt;&lt;author&gt;Mortensen, N. J.&lt;/author&gt;&lt;/authors&gt;&lt;/contributors&gt;&lt;auth-address&gt;Department of Colorectal Surgery, John Radcliffe Hospital, Oxford OX3 9DU, UK. wchambers@doctors.org.uk&lt;/auth-address&gt;&lt;titles&gt;&lt;title&gt;Postoperative leakage and abscess formation after colorectal surgery&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865-80&lt;/pages&gt;&lt;volume&gt;18&lt;/volume&gt;&lt;number&gt;5&lt;/number&gt;&lt;edition&gt;2004/10/21&lt;/edition&gt;&lt;keywords&gt;&lt;keyword&gt;Abscess/surgery&lt;/keyword&gt;&lt;keyword&gt;Anastomosis, Surgical&lt;/keyword&gt;&lt;keyword&gt;Colonic Diseases/*surgery&lt;/keyword&gt;&lt;keyword&gt;Constriction, Pathologic&lt;/keyword&gt;&lt;keyword&gt;Crohn Disease/surgery&lt;/keyword&gt;&lt;keyword&gt;Digestive System Surgical Procedures/*adverse effects&lt;/keyword&gt;&lt;keyword&gt;Drainage&lt;/keyword&gt;&lt;keyword&gt;Humans&lt;/keyword&gt;&lt;keyword&gt;Nutritional Status&lt;/keyword&gt;&lt;keyword&gt;Pelvic Infection/surgery&lt;/keyword&gt;&lt;keyword&gt;Risk Factors&lt;/keyword&gt;&lt;/keywords&gt;&lt;dates&gt;&lt;year&gt;2004&lt;/year&gt;&lt;pub-dates&gt;&lt;date&gt;Oct&lt;/date&gt;&lt;/pub-dates&gt;&lt;/dates&gt;&lt;isbn&gt;1521-6918 (Print)&amp;#xD;1521-6918&lt;/isbn&gt;&lt;accession-num&gt;15494283&lt;/accession-num&gt;&lt;urls&gt;&lt;/urls&gt;&lt;electronic-resource-num&gt;10.1016/j.bpg.2004.06.026&lt;/electronic-resource-num&gt;&lt;remote-database-provider&gt;NLM&lt;/remote-database-provider&gt;&lt;language&gt;eng&lt;/language&gt;&lt;/record&gt;&lt;/Cite&gt;&lt;/EndNote&gt;</w:instrText>
      </w:r>
      <w:r w:rsidR="00EE27F0" w:rsidRPr="00756604">
        <w:rPr>
          <w:color w:val="auto"/>
        </w:rPr>
        <w:fldChar w:fldCharType="separate"/>
      </w:r>
      <w:r w:rsidR="00715B02" w:rsidRPr="00756604">
        <w:rPr>
          <w:color w:val="auto"/>
          <w:vertAlign w:val="superscript"/>
        </w:rPr>
        <w:t>3</w:t>
      </w:r>
      <w:r w:rsidR="00EE27F0" w:rsidRPr="00756604">
        <w:rPr>
          <w:color w:val="auto"/>
        </w:rPr>
        <w:fldChar w:fldCharType="end"/>
      </w:r>
      <w:r w:rsidRPr="00756604">
        <w:rPr>
          <w:color w:val="auto"/>
        </w:rPr>
        <w:t xml:space="preserve">. </w:t>
      </w:r>
      <w:r w:rsidR="00910603" w:rsidRPr="00756604">
        <w:rPr>
          <w:color w:val="auto"/>
        </w:rPr>
        <w:t>Preventative strategies and treatment modalities are currently based on pathophysiolog</w:t>
      </w:r>
      <w:r w:rsidR="00FB6447" w:rsidRPr="00756604">
        <w:rPr>
          <w:color w:val="auto"/>
        </w:rPr>
        <w:t>y that is not fully understood.</w:t>
      </w:r>
    </w:p>
    <w:p w:rsidR="001C193A" w:rsidRPr="00756604" w:rsidRDefault="001C193A" w:rsidP="00756604">
      <w:pPr>
        <w:widowControl/>
        <w:autoSpaceDE/>
        <w:autoSpaceDN/>
        <w:adjustRightInd/>
        <w:rPr>
          <w:color w:val="auto"/>
        </w:rPr>
      </w:pPr>
    </w:p>
    <w:p w:rsidR="00C41CB7" w:rsidRDefault="00345332" w:rsidP="00756604">
      <w:pPr>
        <w:widowControl/>
        <w:autoSpaceDE/>
        <w:autoSpaceDN/>
        <w:adjustRightInd/>
        <w:rPr>
          <w:color w:val="auto"/>
        </w:rPr>
      </w:pPr>
      <w:r w:rsidRPr="00756604">
        <w:rPr>
          <w:color w:val="auto"/>
        </w:rPr>
        <w:t xml:space="preserve">Currently, </w:t>
      </w:r>
      <w:r w:rsidR="00EE27F0" w:rsidRPr="00756604">
        <w:rPr>
          <w:color w:val="auto"/>
        </w:rPr>
        <w:t>anastomotic</w:t>
      </w:r>
      <w:r w:rsidRPr="00756604">
        <w:rPr>
          <w:color w:val="auto"/>
        </w:rPr>
        <w:t xml:space="preserve"> healing is often compared to the more widely studied cutaneous wound healing, which is proving to be a relatively poor facsimile.</w:t>
      </w:r>
      <w:r w:rsidR="00FB6447" w:rsidRPr="00756604">
        <w:rPr>
          <w:color w:val="auto"/>
        </w:rPr>
        <w:t xml:space="preserve"> </w:t>
      </w:r>
      <w:r w:rsidR="003A20E7" w:rsidRPr="00756604">
        <w:rPr>
          <w:color w:val="auto"/>
        </w:rPr>
        <w:t>Healing occurs in a series of overlapping phases, starting with the initial lag phase.</w:t>
      </w:r>
      <w:r w:rsidR="00FB6447" w:rsidRPr="00756604">
        <w:rPr>
          <w:color w:val="auto"/>
        </w:rPr>
        <w:t xml:space="preserve"> </w:t>
      </w:r>
      <w:r w:rsidR="003A20E7" w:rsidRPr="00756604">
        <w:rPr>
          <w:color w:val="auto"/>
        </w:rPr>
        <w:t>During days 0-4 after creation of the intestinal anastomosis, the lag phase is defined by an acute inflammatory response that clears the wound of cellular debris.</w:t>
      </w:r>
      <w:r w:rsidR="00FB6447" w:rsidRPr="00756604">
        <w:rPr>
          <w:color w:val="auto"/>
        </w:rPr>
        <w:t xml:space="preserve"> </w:t>
      </w:r>
      <w:r w:rsidR="003A20E7" w:rsidRPr="00756604">
        <w:rPr>
          <w:color w:val="auto"/>
        </w:rPr>
        <w:t xml:space="preserve">Next, over days 3-4, fibroblastic proliferation and production of collagen typifies the </w:t>
      </w:r>
      <w:proofErr w:type="spellStart"/>
      <w:r w:rsidR="003A20E7" w:rsidRPr="00756604">
        <w:rPr>
          <w:color w:val="auto"/>
        </w:rPr>
        <w:t>fibrophasia</w:t>
      </w:r>
      <w:proofErr w:type="spellEnd"/>
      <w:r w:rsidR="003A20E7" w:rsidRPr="00756604">
        <w:rPr>
          <w:color w:val="auto"/>
        </w:rPr>
        <w:t xml:space="preserve"> phase.</w:t>
      </w:r>
      <w:r w:rsidR="00FB6447" w:rsidRPr="00756604">
        <w:rPr>
          <w:color w:val="auto"/>
        </w:rPr>
        <w:t xml:space="preserve"> </w:t>
      </w:r>
      <w:r w:rsidR="003A20E7" w:rsidRPr="00756604">
        <w:rPr>
          <w:color w:val="auto"/>
        </w:rPr>
        <w:t>Finally, after day 10, a prolonged period of collagen remodeling is known as the maturation phase.</w:t>
      </w:r>
      <w:r w:rsidR="00FB6447" w:rsidRPr="00756604">
        <w:rPr>
          <w:color w:val="auto"/>
        </w:rPr>
        <w:t xml:space="preserve"> </w:t>
      </w:r>
      <w:r w:rsidR="003A20E7" w:rsidRPr="00756604">
        <w:rPr>
          <w:color w:val="auto"/>
        </w:rPr>
        <w:t>It is important to note that anastomotic strength is quite low and depends on the extrinsic support of surgically placed staples or suture until collagen is deposited</w:t>
      </w:r>
      <w:r w:rsidR="003A20E7" w:rsidRPr="00756604">
        <w:rPr>
          <w:color w:val="auto"/>
        </w:rPr>
        <w:fldChar w:fldCharType="begin"/>
      </w:r>
      <w:r w:rsidR="00715B02" w:rsidRPr="00756604">
        <w:rPr>
          <w:color w:val="auto"/>
        </w:rPr>
        <w:instrText xml:space="preserve"> ADDIN EN.CITE &lt;EndNote&gt;&lt;Cite&gt;&lt;Author&gt;Ashkanani&lt;/Author&gt;&lt;Year&gt;2002&lt;/Year&gt;&lt;RecNum&gt;7&lt;/RecNum&gt;&lt;DisplayText&gt;&lt;style face="superscript"&gt;4&lt;/style&gt;&lt;/DisplayText&gt;&lt;record&gt;&lt;rec-number&gt;7&lt;/rec-number&gt;&lt;foreign-keys&gt;&lt;key app="EN" db-id="wttz2ded690zr4e02ptxvw022fx9ppzwx5ps"&gt;7&lt;/key&gt;&lt;/foreign-keys&gt;&lt;ref-type name="Journal Article"&gt;17&lt;/ref-type&gt;&lt;contributors&gt;&lt;authors&gt;&lt;author&gt;Ashkanani, F.&lt;/author&gt;&lt;author&gt;Krukowski, Z. H.&lt;/author&gt;&lt;/authors&gt;&lt;/contributors&gt;&lt;titles&gt;&lt;title&gt;Intestinal Anastomosis&lt;/title&gt;&lt;secondary-title&gt;Surgery - Oxford International Edition&lt;/secondary-title&gt;&lt;/titles&gt;&lt;periodical&gt;&lt;full-title&gt;Surgery - Oxford International Edition&lt;/full-title&gt;&lt;/periodical&gt;&lt;pages&gt;104-107&lt;/pages&gt;&lt;volume&gt;20&lt;/volume&gt;&lt;number&gt;5&lt;/number&gt;&lt;dates&gt;&lt;year&gt;2002&lt;/year&gt;&lt;/dates&gt;&lt;publisher&gt;Elsevier&lt;/publisher&gt;&lt;isbn&gt;0263-9319&lt;/isbn&gt;&lt;urls&gt;&lt;related-urls&gt;&lt;url&gt;https://doi.org/10.1383/surg.20.5.104.14630&lt;/url&gt;&lt;/related-urls&gt;&lt;/urls&gt;&lt;electronic-resource-num&gt;10.1383/surg.20.5.104.14630&lt;/electronic-resource-num&gt;&lt;access-date&gt;2018/08/31&lt;/access-date&gt;&lt;/record&gt;&lt;/Cite&gt;&lt;/EndNote&gt;</w:instrText>
      </w:r>
      <w:r w:rsidR="003A20E7" w:rsidRPr="00756604">
        <w:rPr>
          <w:color w:val="auto"/>
        </w:rPr>
        <w:fldChar w:fldCharType="separate"/>
      </w:r>
      <w:r w:rsidR="00715B02" w:rsidRPr="00756604">
        <w:rPr>
          <w:color w:val="auto"/>
          <w:vertAlign w:val="superscript"/>
        </w:rPr>
        <w:t>4</w:t>
      </w:r>
      <w:r w:rsidR="003A20E7" w:rsidRPr="00756604">
        <w:rPr>
          <w:color w:val="auto"/>
        </w:rPr>
        <w:fldChar w:fldCharType="end"/>
      </w:r>
      <w:r w:rsidR="00996DED" w:rsidRPr="00756604">
        <w:rPr>
          <w:color w:val="auto"/>
        </w:rPr>
        <w:t xml:space="preserve">. </w:t>
      </w:r>
      <w:r w:rsidR="00910603" w:rsidRPr="00756604">
        <w:rPr>
          <w:color w:val="auto"/>
        </w:rPr>
        <w:t xml:space="preserve">Understanding the role and timing each </w:t>
      </w:r>
      <w:r w:rsidRPr="00756604">
        <w:rPr>
          <w:color w:val="auto"/>
        </w:rPr>
        <w:t xml:space="preserve">layer of the bowel wall plays in anastomotic wound healing and the involvement in inflammatory-mediated cell types such as macrophages, as well as elucidating surrogate markers to predict </w:t>
      </w:r>
      <w:r w:rsidR="00EE27F0" w:rsidRPr="00756604">
        <w:rPr>
          <w:color w:val="auto"/>
        </w:rPr>
        <w:t>anastomotic</w:t>
      </w:r>
      <w:r w:rsidRPr="00756604">
        <w:rPr>
          <w:color w:val="auto"/>
        </w:rPr>
        <w:t xml:space="preserve"> failure or success could greatly reduce morbidity, mortality, and healthcare expenditure following colon operations</w:t>
      </w:r>
      <w:r w:rsidR="006C4F2B" w:rsidRPr="00756604">
        <w:rPr>
          <w:color w:val="auto"/>
        </w:rPr>
        <w:fldChar w:fldCharType="begin"/>
      </w:r>
      <w:r w:rsidR="00715B02" w:rsidRPr="00756604">
        <w:rPr>
          <w:color w:val="auto"/>
        </w:rPr>
        <w:instrText xml:space="preserve"> ADDIN EN.CITE &lt;EndNote&gt;&lt;Cite&gt;&lt;Author&gt;Raptis&lt;/Author&gt;&lt;Year&gt;2018&lt;/Year&gt;&lt;RecNum&gt;11&lt;/RecNum&gt;&lt;DisplayText&gt;&lt;style face="superscript"&gt;5&lt;/style&gt;&lt;/DisplayText&gt;&lt;record&gt;&lt;rec-number&gt;11&lt;/rec-number&gt;&lt;foreign-keys&gt;&lt;key app="EN" db-id="wttz2ded690zr4e02ptxvw022fx9ppzwx5ps"&gt;11&lt;/key&gt;&lt;/foreign-keys&gt;&lt;ref-type name="Journal Article"&gt;17&lt;/ref-type&gt;&lt;contributors&gt;&lt;authors&gt;&lt;author&gt;Raptis, D.&lt;/author&gt;&lt;author&gt;Pramateftakis, M. G.&lt;/author&gt;&lt;author&gt;Kanellos, I.&lt;/author&gt;&lt;/authors&gt;&lt;/contributors&gt;&lt;auth-address&gt;4th Surgical Department, Aristotle University of Thessaloniki, 54124, Thessaloniki, Greece.&lt;/auth-address&gt;&lt;titles&gt;&lt;title&gt;Our 20-year experience with experimental colonic anastomotic healing&lt;/title&gt;&lt;secondary-title&gt;J Med Life&lt;/secondary-title&gt;&lt;alt-title&gt;Journal of medicine and life&lt;/alt-title&gt;&lt;/titles&gt;&lt;periodical&gt;&lt;full-title&gt;J Med Life&lt;/full-title&gt;&lt;abbr-1&gt;Journal of medicine and life&lt;/abbr-1&gt;&lt;/periodical&gt;&lt;alt-periodical&gt;&lt;full-title&gt;J Med Life&lt;/full-title&gt;&lt;abbr-1&gt;Journal of medicine and life&lt;/abbr-1&gt;&lt;/alt-periodical&gt;&lt;pages&gt;5-14&lt;/pages&gt;&lt;volume&gt;11&lt;/volume&gt;&lt;number&gt;1&lt;/number&gt;&lt;edition&gt;2018/04/27&lt;/edition&gt;&lt;keywords&gt;&lt;keyword&gt;Anastomosis, Surgical&lt;/keyword&gt;&lt;keyword&gt;Anastomotic Leak&lt;/keyword&gt;&lt;keyword&gt;Animals&lt;/keyword&gt;&lt;keyword&gt;Colon/*surgery&lt;/keyword&gt;&lt;keyword&gt;Fibrin Tissue Adhesive/pharmacology&lt;/keyword&gt;&lt;keyword&gt;Humans&lt;/keyword&gt;&lt;keyword&gt;Risk Factors&lt;/keyword&gt;&lt;keyword&gt;*Wound Healing/drug effects&lt;/keyword&gt;&lt;/keywords&gt;&lt;dates&gt;&lt;year&gt;2018&lt;/year&gt;&lt;pub-dates&gt;&lt;date&gt;Jan-Mar&lt;/date&gt;&lt;/pub-dates&gt;&lt;/dates&gt;&lt;isbn&gt;1844-122x&lt;/isbn&gt;&lt;accession-num&gt;29696058&lt;/accession-num&gt;&lt;urls&gt;&lt;/urls&gt;&lt;custom2&gt;Pmc5909939&lt;/custom2&gt;&lt;remote-database-provider&gt;Nlm&lt;/remote-database-provider&gt;&lt;language&gt;eng&lt;/language&gt;&lt;/record&gt;&lt;/Cite&gt;&lt;/EndNote&gt;</w:instrText>
      </w:r>
      <w:r w:rsidR="006C4F2B" w:rsidRPr="00756604">
        <w:rPr>
          <w:color w:val="auto"/>
        </w:rPr>
        <w:fldChar w:fldCharType="separate"/>
      </w:r>
      <w:r w:rsidR="00715B02" w:rsidRPr="00756604">
        <w:rPr>
          <w:color w:val="auto"/>
          <w:vertAlign w:val="superscript"/>
        </w:rPr>
        <w:t>5</w:t>
      </w:r>
      <w:r w:rsidR="006C4F2B" w:rsidRPr="00756604">
        <w:rPr>
          <w:color w:val="auto"/>
        </w:rPr>
        <w:fldChar w:fldCharType="end"/>
      </w:r>
      <w:r w:rsidRPr="00756604">
        <w:rPr>
          <w:color w:val="auto"/>
        </w:rPr>
        <w:t>.</w:t>
      </w:r>
    </w:p>
    <w:p w:rsidR="001C193A" w:rsidRPr="00756604" w:rsidRDefault="001C193A" w:rsidP="00756604">
      <w:pPr>
        <w:widowControl/>
        <w:autoSpaceDE/>
        <w:autoSpaceDN/>
        <w:adjustRightInd/>
        <w:rPr>
          <w:color w:val="auto"/>
        </w:rPr>
      </w:pPr>
    </w:p>
    <w:p w:rsidR="00520836" w:rsidRDefault="006D133A" w:rsidP="00756604">
      <w:pPr>
        <w:widowControl/>
        <w:autoSpaceDE/>
        <w:autoSpaceDN/>
        <w:adjustRightInd/>
        <w:rPr>
          <w:color w:val="auto"/>
        </w:rPr>
      </w:pPr>
      <w:r w:rsidRPr="00756604">
        <w:rPr>
          <w:color w:val="auto"/>
        </w:rPr>
        <w:t>The murine model has been shown in previou</w:t>
      </w:r>
      <w:r w:rsidR="00F01A1D" w:rsidRPr="00756604">
        <w:rPr>
          <w:color w:val="auto"/>
        </w:rPr>
        <w:t>s studies to be the useful in mimicking human anastomosis</w:t>
      </w:r>
      <w:r w:rsidR="00EE27F0" w:rsidRPr="00756604">
        <w:rPr>
          <w:color w:val="auto"/>
        </w:rPr>
        <w:fldChar w:fldCharType="begin">
          <w:fldData xml:space="preserve">PEVuZE5vdGU+PENpdGU+PEF1dGhvcj5Qb21tZXJnYWFyZDwvQXV0aG9yPjxZZWFyPjIwMTE8L1ll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</w:fldData>
        </w:fldChar>
      </w:r>
      <w:r w:rsidR="00715B02" w:rsidRPr="00756604">
        <w:rPr>
          <w:color w:val="auto"/>
        </w:rPr>
        <w:instrText xml:space="preserve"> ADDIN EN.CITE </w:instrText>
      </w:r>
      <w:r w:rsidR="00715B02" w:rsidRPr="00756604">
        <w:rPr>
          <w:color w:val="auto"/>
        </w:rPr>
        <w:fldChar w:fldCharType="begin">
          <w:fldData xml:space="preserve">PEVuZE5vdGU+PENpdGU+PEF1dGhvcj5Qb21tZXJnYWFyZDwvQXV0aG9yPjxZZWFyPjIwMTE8L1ll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</w:fldData>
        </w:fldChar>
      </w:r>
      <w:r w:rsidR="00715B02" w:rsidRPr="00756604">
        <w:rPr>
          <w:color w:val="auto"/>
        </w:rPr>
        <w:instrText xml:space="preserve"> ADDIN EN.CITE.DATA </w:instrText>
      </w:r>
      <w:r w:rsidR="00715B02" w:rsidRPr="00756604">
        <w:rPr>
          <w:color w:val="auto"/>
        </w:rPr>
      </w:r>
      <w:r w:rsidR="00715B02" w:rsidRPr="00756604">
        <w:rPr>
          <w:color w:val="auto"/>
        </w:rPr>
        <w:fldChar w:fldCharType="end"/>
      </w:r>
      <w:r w:rsidR="00EE27F0" w:rsidRPr="00756604">
        <w:rPr>
          <w:color w:val="auto"/>
        </w:rPr>
      </w:r>
      <w:r w:rsidR="00EE27F0" w:rsidRPr="00756604">
        <w:rPr>
          <w:color w:val="auto"/>
        </w:rPr>
        <w:fldChar w:fldCharType="separate"/>
      </w:r>
      <w:r w:rsidR="00715B02" w:rsidRPr="00756604">
        <w:rPr>
          <w:color w:val="auto"/>
          <w:vertAlign w:val="superscript"/>
        </w:rPr>
        <w:t>6</w:t>
      </w:r>
      <w:r w:rsidR="00EE27F0" w:rsidRPr="00756604">
        <w:rPr>
          <w:color w:val="auto"/>
        </w:rPr>
        <w:fldChar w:fldCharType="end"/>
      </w:r>
      <w:r w:rsidR="00F01A1D" w:rsidRPr="00756604">
        <w:rPr>
          <w:color w:val="auto"/>
        </w:rPr>
        <w:t xml:space="preserve">. </w:t>
      </w:r>
      <w:r w:rsidR="003A20E7" w:rsidRPr="00756604">
        <w:rPr>
          <w:color w:val="auto"/>
        </w:rPr>
        <w:t xml:space="preserve">While there are popular, proven and </w:t>
      </w:r>
      <w:r w:rsidR="00B115F1" w:rsidRPr="00756604">
        <w:rPr>
          <w:color w:val="auto"/>
        </w:rPr>
        <w:t>well-studied</w:t>
      </w:r>
      <w:r w:rsidR="003A20E7" w:rsidRPr="00756604">
        <w:rPr>
          <w:color w:val="auto"/>
        </w:rPr>
        <w:t xml:space="preserve"> examples of the murine colonic anastomotic model, particularly the method described by Komen</w:t>
      </w:r>
      <w:r w:rsidR="00756604" w:rsidRPr="00756604">
        <w:rPr>
          <w:i/>
          <w:color w:val="auto"/>
        </w:rPr>
        <w:t xml:space="preserve"> et al</w:t>
      </w:r>
      <w:r w:rsidR="001C193A">
        <w:rPr>
          <w:i/>
          <w:color w:val="auto"/>
        </w:rPr>
        <w:t>.</w:t>
      </w:r>
      <w:r w:rsidR="003A20E7" w:rsidRPr="00756604">
        <w:rPr>
          <w:color w:val="auto"/>
        </w:rPr>
        <w:fldChar w:fldCharType="begin"/>
      </w:r>
      <w:r w:rsidR="00715B02" w:rsidRPr="00756604">
        <w:rPr>
          <w:color w:val="auto"/>
        </w:rPr>
        <w:instrText xml:space="preserve"> ADDIN EN.CITE &lt;EndNote&gt;&lt;Cite&gt;&lt;Author&gt;Komen&lt;/Author&gt;&lt;Year&gt;2009&lt;/Year&gt;&lt;RecNum&gt;4&lt;/RecNum&gt;&lt;DisplayText&gt;&lt;style face="superscript"&gt;7&lt;/style&gt;&lt;/DisplayText&gt;&lt;record&gt;&lt;rec-number&gt;4&lt;/rec-number&gt;&lt;foreign-keys&gt;&lt;key app="EN" db-id="wttz2ded690zr4e02ptxvw022fx9ppzwx5ps"&gt;4&lt;/key&gt;&lt;/foreign-keys&gt;&lt;ref-type name="Journal Article"&gt;17&lt;/ref-type&gt;&lt;contributors&gt;&lt;authors&gt;&lt;author&gt;Komen, N.&lt;/author&gt;&lt;author&gt;van der Wal, H. C.&lt;/author&gt;&lt;author&gt;Ditzel, M.&lt;/author&gt;&lt;author&gt;Kleinrensink, G. J.&lt;/author&gt;&lt;author&gt;Jeekel, H.&lt;/author&gt;&lt;author&gt;Lange, J. F.&lt;/author&gt;&lt;/authors&gt;&lt;/contributors&gt;&lt;auth-address&gt;Department of Surgery, Erasmus MC, University Medical Center Rotterdam, Rotterdam, The Netherlands. nielskomen@hotmail.com&lt;/auth-address&gt;&lt;titles&gt;&lt;title&gt;Colorectal anastomotic leakage: a new experimental model&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7-12&lt;/pages&gt;&lt;volume&gt;155&lt;/volume&gt;&lt;number&gt;1&lt;/number&gt;&lt;edition&gt;2009/05/19&lt;/edition&gt;&lt;keywords&gt;&lt;keyword&gt;Anastomosis, Surgical/*adverse effects&lt;/keyword&gt;&lt;keyword&gt;Animals&lt;/keyword&gt;&lt;keyword&gt;*Disease Models, Animal&lt;/keyword&gt;&lt;keyword&gt;Intestinal Perforation/*etiology&lt;/keyword&gt;&lt;keyword&gt;*Mice&lt;/keyword&gt;&lt;keyword&gt;Mice, Inbred C57BL&lt;/keyword&gt;&lt;keyword&gt;Suture Techniques&lt;/keyword&gt;&lt;/keywords&gt;&lt;dates&gt;&lt;year&gt;2009&lt;/year&gt;&lt;pub-dates&gt;&lt;date&gt;Jul&lt;/date&gt;&lt;/pub-dates&gt;&lt;/dates&gt;&lt;isbn&gt;0022-4804&lt;/isbn&gt;&lt;accession-num&gt;19446852&lt;/accession-num&gt;&lt;urls&gt;&lt;/urls&gt;&lt;electronic-resource-num&gt;10.1016/j.jss.2008.08.019&lt;/electronic-resource-num&gt;&lt;remote-database-provider&gt;NLM&lt;/remote-database-provider&gt;&lt;language&gt;eng&lt;/language&gt;&lt;/record&gt;&lt;/Cite&gt;&lt;/EndNote&gt;</w:instrText>
      </w:r>
      <w:r w:rsidR="003A20E7" w:rsidRPr="00756604">
        <w:rPr>
          <w:color w:val="auto"/>
        </w:rPr>
        <w:fldChar w:fldCharType="separate"/>
      </w:r>
      <w:r w:rsidR="00715B02" w:rsidRPr="00756604">
        <w:rPr>
          <w:color w:val="auto"/>
          <w:vertAlign w:val="superscript"/>
        </w:rPr>
        <w:t>7</w:t>
      </w:r>
      <w:r w:rsidR="003A20E7" w:rsidRPr="00756604">
        <w:rPr>
          <w:color w:val="auto"/>
        </w:rPr>
        <w:fldChar w:fldCharType="end"/>
      </w:r>
      <w:r w:rsidR="003A20E7" w:rsidRPr="00756604">
        <w:rPr>
          <w:color w:val="auto"/>
        </w:rPr>
        <w:t>,</w:t>
      </w:r>
      <w:r w:rsidR="00A05485" w:rsidRPr="00756604">
        <w:rPr>
          <w:color w:val="auto"/>
        </w:rPr>
        <w:t xml:space="preserve"> </w:t>
      </w:r>
      <w:r w:rsidR="003A20E7" w:rsidRPr="00756604">
        <w:rPr>
          <w:color w:val="auto"/>
        </w:rPr>
        <w:t xml:space="preserve">these models favor ileocecal or </w:t>
      </w:r>
      <w:r w:rsidR="002E34B7" w:rsidRPr="00756604">
        <w:rPr>
          <w:color w:val="auto"/>
        </w:rPr>
        <w:t xml:space="preserve">ascending </w:t>
      </w:r>
      <w:r w:rsidR="003A20E7" w:rsidRPr="00756604">
        <w:rPr>
          <w:color w:val="auto"/>
        </w:rPr>
        <w:t>colocolonic anastomotic techniques</w:t>
      </w:r>
      <w:r w:rsidR="00742B31" w:rsidRPr="00756604">
        <w:rPr>
          <w:color w:val="auto"/>
        </w:rPr>
        <w:fldChar w:fldCharType="begin"/>
      </w:r>
      <w:r w:rsidR="00715B02" w:rsidRPr="00756604">
        <w:rPr>
          <w:color w:val="auto"/>
        </w:rPr>
        <w:instrText xml:space="preserve"> ADDIN EN.CITE &lt;EndNote&gt;&lt;Cite&gt;&lt;Author&gt;Perry&lt;/Author&gt;&lt;Year&gt;2014&lt;/Year&gt;&lt;RecNum&gt;8&lt;/RecNum&gt;&lt;DisplayText&gt;&lt;style face="superscript"&gt;8&lt;/style&gt;&lt;/DisplayText&gt;&lt;record&gt;&lt;rec-number&gt;8&lt;/rec-number&gt;&lt;foreign-keys&gt;&lt;key app="EN" db-id="wttz2ded690zr4e02ptxvw022fx9ppzwx5ps"&gt;8&lt;/key&gt;&lt;/foreign-keys&gt;&lt;ref-type name="Journal Article"&gt;17&lt;/ref-type&gt;&lt;contributors&gt;&lt;authors&gt;&lt;author&gt;Perry, T.&lt;/author&gt;&lt;author&gt;Borowiec, A.&lt;/author&gt;&lt;author&gt;Dicken, B.&lt;/author&gt;&lt;author&gt;Fedorak, R.&lt;/author&gt;&lt;author&gt;Madsen, K.&lt;/author&gt;&lt;/authors&gt;&lt;/contributors&gt;&lt;auth-address&gt;Department of Surgery, University of Alberta; teperry@ualberta.ca.&amp;#xD;Department of Surgery, University of Alberta.&amp;#xD;Department of Medicine, University of Alberta.&lt;/auth-address&gt;&lt;titles&gt;&lt;title&gt;Murine ileocolic bowel resection with primary anastomosi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2106&lt;/pages&gt;&lt;number&gt;92&lt;/number&gt;&lt;edition&gt;2014/11/20&lt;/edition&gt;&lt;keywords&gt;&lt;keyword&gt;Anastomosis, Surgical/*methods&lt;/keyword&gt;&lt;keyword&gt;Animals&lt;/keyword&gt;&lt;keyword&gt;Colon/*surgery&lt;/keyword&gt;&lt;keyword&gt;Digestive System Surgical Procedures/*methods&lt;/keyword&gt;&lt;keyword&gt;Ileum/*surgery&lt;/keyword&gt;&lt;keyword&gt;Mice&lt;/keyword&gt;&lt;keyword&gt;Models, Animal&lt;/keyword&gt;&lt;/keywords&gt;&lt;dates&gt;&lt;year&gt;2014&lt;/year&gt;&lt;pub-dates&gt;&lt;date&gt;Oct 29&lt;/date&gt;&lt;/pub-dates&gt;&lt;/dates&gt;&lt;isbn&gt;1940-087x&lt;/isbn&gt;&lt;accession-num&gt;25406841&lt;/accession-num&gt;&lt;urls&gt;&lt;/urls&gt;&lt;custom2&gt;Pmc4353383&lt;/custom2&gt;&lt;electronic-resource-num&gt;10.3791/52106&lt;/electronic-resource-num&gt;&lt;remote-database-provider&gt;Nlm&lt;/remote-database-provider&gt;&lt;language&gt;eng&lt;/language&gt;&lt;/record&gt;&lt;/Cite&gt;&lt;/EndNote&gt;</w:instrText>
      </w:r>
      <w:r w:rsidR="00742B31" w:rsidRPr="00756604">
        <w:rPr>
          <w:color w:val="auto"/>
        </w:rPr>
        <w:fldChar w:fldCharType="separate"/>
      </w:r>
      <w:r w:rsidR="00715B02" w:rsidRPr="00756604">
        <w:rPr>
          <w:color w:val="auto"/>
          <w:vertAlign w:val="superscript"/>
        </w:rPr>
        <w:t>8</w:t>
      </w:r>
      <w:r w:rsidR="00742B31" w:rsidRPr="00756604">
        <w:rPr>
          <w:color w:val="auto"/>
        </w:rPr>
        <w:fldChar w:fldCharType="end"/>
      </w:r>
      <w:r w:rsidR="00E70247" w:rsidRPr="00756604">
        <w:rPr>
          <w:color w:val="auto"/>
        </w:rPr>
        <w:t>.</w:t>
      </w:r>
      <w:r w:rsidR="00A05485" w:rsidRPr="00756604">
        <w:rPr>
          <w:color w:val="auto"/>
        </w:rPr>
        <w:t xml:space="preserve"> </w:t>
      </w:r>
      <w:r w:rsidR="00E70247" w:rsidRPr="00756604">
        <w:rPr>
          <w:color w:val="auto"/>
        </w:rPr>
        <w:t>Previous studies of human patients have demonstrated significant difference in leak rates between ileocecal, colocolonic and colorectal anastomoses, highlighting the need for further experimental models at varying anatomic locations.</w:t>
      </w:r>
      <w:r w:rsidR="00FB6447" w:rsidRPr="00756604">
        <w:rPr>
          <w:color w:val="auto"/>
        </w:rPr>
        <w:t xml:space="preserve"> </w:t>
      </w:r>
      <w:r w:rsidR="00E70247" w:rsidRPr="00756604">
        <w:rPr>
          <w:color w:val="auto"/>
        </w:rPr>
        <w:t xml:space="preserve">Additional, popularly used methods </w:t>
      </w:r>
      <w:r w:rsidR="00A05485" w:rsidRPr="00756604">
        <w:rPr>
          <w:color w:val="auto"/>
        </w:rPr>
        <w:t xml:space="preserve">are aimed at developing a model which intentionally creates an </w:t>
      </w:r>
      <w:r w:rsidR="002E085F" w:rsidRPr="00756604">
        <w:rPr>
          <w:color w:val="auto"/>
        </w:rPr>
        <w:t>anastomotic</w:t>
      </w:r>
      <w:r w:rsidR="00A05485" w:rsidRPr="00756604">
        <w:rPr>
          <w:color w:val="auto"/>
        </w:rPr>
        <w:t xml:space="preserve"> leak rather than elucidate the cellular mechanisms required for normal anastomotic wound healing</w:t>
      </w:r>
      <w:r w:rsidR="00A05485" w:rsidRPr="00756604">
        <w:rPr>
          <w:color w:val="auto"/>
        </w:rPr>
        <w:fldChar w:fldCharType="begin"/>
      </w:r>
      <w:r w:rsidR="00715B02" w:rsidRPr="00756604">
        <w:rPr>
          <w:color w:val="auto"/>
        </w:rPr>
        <w:instrText xml:space="preserve"> ADDIN EN.CITE &lt;EndNote&gt;&lt;Cite&gt;&lt;Author&gt;Pommergaard&lt;/Author&gt;&lt;Year&gt;2014&lt;/Year&gt;&lt;RecNum&gt;2339&lt;/RecNum&gt;&lt;DisplayText&gt;&lt;style face="superscript"&gt;9&lt;/style&gt;&lt;/DisplayText&gt;&lt;record&gt;&lt;rec-number&gt;2339&lt;/rec-number&gt;&lt;foreign-keys&gt;&lt;key app="EN" db-id="50wxdpzd9vd5r7e9t5b595djrfpttrxw9avp"&gt;2339&lt;/key&gt;&lt;/foreign-keys&gt;&lt;ref-type name="Journal Article"&gt;17&lt;/ref-type&gt;&lt;contributors&gt;&lt;authors&gt;&lt;author&gt;Pommergaard, H. C.&lt;/author&gt;&lt;author&gt;Achiam, M. P.&lt;/author&gt;&lt;author&gt;Rosenberg, J.&lt;/author&gt;&lt;/authors&gt;&lt;/contributors&gt;&lt;auth-address&gt;Department of Surgical Gastroenterology D, Herlev Hospital, Center for Perioperative Optimization, University of Copenhagen, Herlev Ringvej 75, 2730, Herlev, Denmark, HCPommergaard@gmail.com.&lt;/auth-address&gt;&lt;titles&gt;&lt;title&gt;Colon anastomotic leakage: improving the mouse model&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933-9&lt;/pages&gt;&lt;volume&gt;44&lt;/volume&gt;&lt;number&gt;5&lt;/number&gt;&lt;edition&gt;2013/06/12&lt;/edition&gt;&lt;keywords&gt;&lt;keyword&gt;Analgesics, Opioid&lt;/keyword&gt;&lt;keyword&gt;*Anastomotic Leak&lt;/keyword&gt;&lt;keyword&gt;Animals&lt;/keyword&gt;&lt;keyword&gt;Buprenorphine&lt;/keyword&gt;&lt;keyword&gt;*Colonic Diseases&lt;/keyword&gt;&lt;keyword&gt;*Disease Models, Animal&lt;/keyword&gt;&lt;keyword&gt;Male&lt;/keyword&gt;&lt;keyword&gt;Mice&lt;/keyword&gt;&lt;keyword&gt;Mice, Inbred BALB C&lt;/keyword&gt;&lt;keyword&gt;Pain, Postoperative/drug therapy&lt;/keyword&gt;&lt;keyword&gt;Pilot Projects&lt;/keyword&gt;&lt;keyword&gt;Polyglactin 910&lt;/keyword&gt;&lt;keyword&gt;Polypropylenes&lt;/keyword&gt;&lt;keyword&gt;Sutures&lt;/keyword&gt;&lt;/keywords&gt;&lt;dates&gt;&lt;year&gt;2014&lt;/year&gt;&lt;pub-dates&gt;&lt;date&gt;May&lt;/date&gt;&lt;/pub-dates&gt;&lt;/dates&gt;&lt;isbn&gt;0941-1291&lt;/isbn&gt;&lt;accession-num&gt;23748879&lt;/accession-num&gt;&lt;urls&gt;&lt;/urls&gt;&lt;electronic-resource-num&gt;10.1007/s00595-013-0632-3&lt;/electronic-resource-num&gt;&lt;remote-database-provider&gt;Nlm&lt;/remote-database-provider&gt;&lt;language&gt;eng&lt;/language&gt;&lt;/record&gt;&lt;/Cite&gt;&lt;/EndNote&gt;</w:instrText>
      </w:r>
      <w:r w:rsidR="00A05485" w:rsidRPr="00756604">
        <w:rPr>
          <w:color w:val="auto"/>
        </w:rPr>
        <w:fldChar w:fldCharType="separate"/>
      </w:r>
      <w:r w:rsidR="00715B02" w:rsidRPr="00756604">
        <w:rPr>
          <w:color w:val="auto"/>
          <w:vertAlign w:val="superscript"/>
        </w:rPr>
        <w:t>9</w:t>
      </w:r>
      <w:r w:rsidR="00A05485" w:rsidRPr="00756604">
        <w:rPr>
          <w:color w:val="auto"/>
        </w:rPr>
        <w:fldChar w:fldCharType="end"/>
      </w:r>
      <w:r w:rsidR="00A05485" w:rsidRPr="00756604">
        <w:rPr>
          <w:color w:val="auto"/>
        </w:rPr>
        <w:t>.</w:t>
      </w:r>
      <w:r w:rsidR="00FB6447" w:rsidRPr="00756604">
        <w:rPr>
          <w:color w:val="auto"/>
        </w:rPr>
        <w:t xml:space="preserve"> </w:t>
      </w:r>
      <w:r w:rsidR="00F01A1D" w:rsidRPr="00756604">
        <w:rPr>
          <w:color w:val="auto"/>
        </w:rPr>
        <w:t>Rat models have been attempted in the past but have rates of anastomotic dehiscence and/or signs of leak (</w:t>
      </w:r>
      <w:r w:rsidR="00756604" w:rsidRPr="00756604">
        <w:rPr>
          <w:i/>
          <w:color w:val="auto"/>
        </w:rPr>
        <w:t>i.e.,</w:t>
      </w:r>
      <w:r w:rsidR="00F01A1D" w:rsidRPr="00756604">
        <w:rPr>
          <w:color w:val="auto"/>
        </w:rPr>
        <w:t xml:space="preserve"> abscess formation) significantly lower than humans</w:t>
      </w:r>
      <w:r w:rsidR="00E70247" w:rsidRPr="00756604">
        <w:rPr>
          <w:color w:val="auto"/>
        </w:rPr>
        <w:t xml:space="preserve"> and mice</w:t>
      </w:r>
      <w:r w:rsidR="00EE27F0" w:rsidRPr="00756604">
        <w:rPr>
          <w:color w:val="auto"/>
        </w:rPr>
        <w:fldChar w:fldCharType="begin">
          <w:fldData xml:space="preserve">PEVuZE5vdGU+PENpdGU+PEF1dGhvcj5Lb21lbjwvQXV0aG9yPjxZZWFyPjIwMDk8L1llYXI+PFJl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</w:fldData>
        </w:fldChar>
      </w:r>
      <w:r w:rsidR="00715B02" w:rsidRPr="00756604">
        <w:rPr>
          <w:color w:val="auto"/>
        </w:rPr>
        <w:instrText xml:space="preserve"> ADDIN EN.CITE </w:instrText>
      </w:r>
      <w:r w:rsidR="00715B02" w:rsidRPr="00756604">
        <w:rPr>
          <w:color w:val="auto"/>
        </w:rPr>
        <w:fldChar w:fldCharType="begin">
          <w:fldData xml:space="preserve">PEVuZE5vdGU+PENpdGU+PEF1dGhvcj5Lb21lbjwvQXV0aG9yPjxZZWFyPjIwMDk8L1llYXI+PFJl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</w:fldData>
        </w:fldChar>
      </w:r>
      <w:r w:rsidR="00715B02" w:rsidRPr="00756604">
        <w:rPr>
          <w:color w:val="auto"/>
        </w:rPr>
        <w:instrText xml:space="preserve"> ADDIN EN.CITE.DATA </w:instrText>
      </w:r>
      <w:r w:rsidR="00715B02" w:rsidRPr="00756604">
        <w:rPr>
          <w:color w:val="auto"/>
        </w:rPr>
      </w:r>
      <w:r w:rsidR="00715B02" w:rsidRPr="00756604">
        <w:rPr>
          <w:color w:val="auto"/>
        </w:rPr>
        <w:fldChar w:fldCharType="end"/>
      </w:r>
      <w:r w:rsidR="00EE27F0" w:rsidRPr="00756604">
        <w:rPr>
          <w:color w:val="auto"/>
        </w:rPr>
      </w:r>
      <w:r w:rsidR="00EE27F0" w:rsidRPr="00756604">
        <w:rPr>
          <w:color w:val="auto"/>
        </w:rPr>
        <w:fldChar w:fldCharType="separate"/>
      </w:r>
      <w:r w:rsidR="00715B02" w:rsidRPr="00756604">
        <w:rPr>
          <w:color w:val="auto"/>
          <w:vertAlign w:val="superscript"/>
        </w:rPr>
        <w:t>6,7</w:t>
      </w:r>
      <w:r w:rsidR="00EE27F0" w:rsidRPr="00756604">
        <w:rPr>
          <w:color w:val="auto"/>
        </w:rPr>
        <w:fldChar w:fldCharType="end"/>
      </w:r>
      <w:r w:rsidR="00E70247" w:rsidRPr="00756604">
        <w:rPr>
          <w:color w:val="auto"/>
        </w:rPr>
        <w:t>.</w:t>
      </w:r>
      <w:r w:rsidR="00FB6447" w:rsidRPr="00756604">
        <w:rPr>
          <w:color w:val="auto"/>
        </w:rPr>
        <w:t xml:space="preserve"> </w:t>
      </w:r>
      <w:r w:rsidR="003A20E7" w:rsidRPr="00756604">
        <w:rPr>
          <w:color w:val="auto"/>
        </w:rPr>
        <w:t>Additionally, more genetically modified experimental lines are available in mice than rats.</w:t>
      </w:r>
      <w:r w:rsidR="00FB6447" w:rsidRPr="00756604">
        <w:rPr>
          <w:color w:val="auto"/>
        </w:rPr>
        <w:t xml:space="preserve"> </w:t>
      </w:r>
      <w:r w:rsidR="00F01A1D" w:rsidRPr="00756604">
        <w:rPr>
          <w:color w:val="auto"/>
        </w:rPr>
        <w:t>This makes the rat model less useful</w:t>
      </w:r>
      <w:r w:rsidR="005E18E8" w:rsidRPr="00756604">
        <w:rPr>
          <w:color w:val="auto"/>
        </w:rPr>
        <w:t xml:space="preserve"> for an anastomotic model</w:t>
      </w:r>
      <w:r w:rsidR="00F01A1D" w:rsidRPr="00756604">
        <w:rPr>
          <w:color w:val="auto"/>
        </w:rPr>
        <w:t xml:space="preserve">. In addition, </w:t>
      </w:r>
      <w:r w:rsidR="00520836">
        <w:rPr>
          <w:color w:val="auto"/>
        </w:rPr>
        <w:t>porcine</w:t>
      </w:r>
      <w:r w:rsidR="00F01A1D" w:rsidRPr="00756604">
        <w:rPr>
          <w:color w:val="auto"/>
        </w:rPr>
        <w:t xml:space="preserve"> and </w:t>
      </w:r>
      <w:r w:rsidR="00520836">
        <w:rPr>
          <w:color w:val="auto"/>
        </w:rPr>
        <w:t>canine</w:t>
      </w:r>
      <w:r w:rsidR="00F01A1D" w:rsidRPr="00756604">
        <w:rPr>
          <w:color w:val="auto"/>
        </w:rPr>
        <w:t xml:space="preserve"> models have had less clinical investigation than the murine model</w:t>
      </w:r>
      <w:r w:rsidR="00EE27F0" w:rsidRPr="00756604">
        <w:rPr>
          <w:color w:val="auto"/>
        </w:rPr>
        <w:fldChar w:fldCharType="begin">
          <w:fldData xml:space="preserve">PEVuZE5vdGU+PENpdGU+PEF1dGhvcj5Lb21lbjwvQXV0aG9yPjxZZWFyPjIwMDk8L1llYXI+PFJl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</w:fldData>
        </w:fldChar>
      </w:r>
      <w:r w:rsidR="00715B02" w:rsidRPr="00756604">
        <w:rPr>
          <w:color w:val="auto"/>
        </w:rPr>
        <w:instrText xml:space="preserve"> ADDIN EN.CITE </w:instrText>
      </w:r>
      <w:r w:rsidR="00715B02" w:rsidRPr="00756604">
        <w:rPr>
          <w:color w:val="auto"/>
        </w:rPr>
        <w:fldChar w:fldCharType="begin">
          <w:fldData xml:space="preserve">PEVuZE5vdGU+PENpdGU+PEF1dGhvcj5Lb21lbjwvQXV0aG9yPjxZZWFyPjIwMDk8L1llYXI+PFJl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</w:fldData>
        </w:fldChar>
      </w:r>
      <w:r w:rsidR="00715B02" w:rsidRPr="00756604">
        <w:rPr>
          <w:color w:val="auto"/>
        </w:rPr>
        <w:instrText xml:space="preserve"> ADDIN EN.CITE.DATA </w:instrText>
      </w:r>
      <w:r w:rsidR="00715B02" w:rsidRPr="00756604">
        <w:rPr>
          <w:color w:val="auto"/>
        </w:rPr>
      </w:r>
      <w:r w:rsidR="00715B02" w:rsidRPr="00756604">
        <w:rPr>
          <w:color w:val="auto"/>
        </w:rPr>
        <w:fldChar w:fldCharType="end"/>
      </w:r>
      <w:r w:rsidR="00EE27F0" w:rsidRPr="00756604">
        <w:rPr>
          <w:color w:val="auto"/>
        </w:rPr>
      </w:r>
      <w:r w:rsidR="00EE27F0" w:rsidRPr="00756604">
        <w:rPr>
          <w:color w:val="auto"/>
        </w:rPr>
        <w:fldChar w:fldCharType="separate"/>
      </w:r>
      <w:r w:rsidR="00715B02" w:rsidRPr="00756604">
        <w:rPr>
          <w:color w:val="auto"/>
          <w:vertAlign w:val="superscript"/>
        </w:rPr>
        <w:t>6,7</w:t>
      </w:r>
      <w:r w:rsidR="00EE27F0" w:rsidRPr="00756604">
        <w:rPr>
          <w:color w:val="auto"/>
        </w:rPr>
        <w:fldChar w:fldCharType="end"/>
      </w:r>
      <w:r w:rsidR="00F01A1D" w:rsidRPr="00756604">
        <w:rPr>
          <w:color w:val="auto"/>
        </w:rPr>
        <w:t>.</w:t>
      </w:r>
      <w:r w:rsidR="00756604">
        <w:rPr>
          <w:color w:val="auto"/>
        </w:rPr>
        <w:t xml:space="preserve"> </w:t>
      </w:r>
    </w:p>
    <w:p w:rsidR="00520836" w:rsidRDefault="00520836" w:rsidP="00756604">
      <w:pPr>
        <w:widowControl/>
        <w:autoSpaceDE/>
        <w:autoSpaceDN/>
        <w:adjustRightInd/>
        <w:rPr>
          <w:color w:val="auto"/>
        </w:rPr>
      </w:pPr>
    </w:p>
    <w:p w:rsidR="00345332" w:rsidRPr="00756604" w:rsidRDefault="00345332" w:rsidP="00756604">
      <w:pPr>
        <w:widowControl/>
        <w:autoSpaceDE/>
        <w:autoSpaceDN/>
        <w:adjustRightInd/>
        <w:rPr>
          <w:color w:val="auto"/>
        </w:rPr>
      </w:pPr>
      <w:r w:rsidRPr="00756604">
        <w:rPr>
          <w:color w:val="auto"/>
        </w:rPr>
        <w:t xml:space="preserve">We propose a safe, </w:t>
      </w:r>
      <w:r w:rsidR="003D02E5" w:rsidRPr="00756604">
        <w:rPr>
          <w:color w:val="auto"/>
        </w:rPr>
        <w:t xml:space="preserve">technically simple, and easily and quickly reproducible procedure for the creation of colonic anastomoses in a murine model that should facilitate further investigation into the underreported mechanism of </w:t>
      </w:r>
      <w:r w:rsidR="00EE27F0" w:rsidRPr="00756604">
        <w:rPr>
          <w:color w:val="auto"/>
        </w:rPr>
        <w:t>anastomotic</w:t>
      </w:r>
      <w:r w:rsidR="003D02E5" w:rsidRPr="00756604">
        <w:rPr>
          <w:color w:val="auto"/>
        </w:rPr>
        <w:t xml:space="preserve"> wound healing</w:t>
      </w:r>
      <w:r w:rsidR="00324E84" w:rsidRPr="00756604">
        <w:rPr>
          <w:color w:val="auto"/>
        </w:rPr>
        <w:fldChar w:fldCharType="begin"/>
      </w:r>
      <w:r w:rsidR="00715B02" w:rsidRPr="00756604">
        <w:rPr>
          <w:color w:val="auto"/>
        </w:rPr>
        <w:instrText xml:space="preserve"> ADDIN EN.CITE &lt;EndNote&gt;&lt;Cite&gt;&lt;Author&gt;Bosmans&lt;/Author&gt;&lt;Year&gt;2015&lt;/Year&gt;&lt;RecNum&gt;9&lt;/RecNum&gt;&lt;DisplayText&gt;&lt;style face="superscript"&gt;10&lt;/style&gt;&lt;/DisplayText&gt;&lt;record&gt;&lt;rec-number&gt;9&lt;/rec-number&gt;&lt;foreign-keys&gt;&lt;key app="EN" db-id="wttz2ded690zr4e02ptxvw022fx9ppzwx5ps"&gt;9&lt;/key&gt;&lt;/foreign-keys&gt;&lt;ref-type name="Journal Article"&gt;17&lt;/ref-type&gt;&lt;contributors&gt;&lt;authors&gt;&lt;author&gt;Bosmans, Joanna W. A. M.&lt;/author&gt;&lt;author&gt;Jongen, Audrey C. H. M.&lt;/author&gt;&lt;author&gt;Bouvy, Nicole D.&lt;/author&gt;&lt;author&gt;Derikx, Joep P. M.&lt;/author&gt;&lt;/authors&gt;&lt;/contributors&gt;&lt;titles&gt;&lt;title&gt;Colorectal anastomotic healing: why the biological processes that lead to anastomotic leakage should be revealed prior to conducting intervention studies&lt;/title&gt;&lt;secondary-title&gt;BMC Gastroenterology&lt;/secondary-title&gt;&lt;/titles&gt;&lt;periodical&gt;&lt;full-title&gt;BMC Gastroenterology&lt;/full-title&gt;&lt;/periodical&gt;&lt;pages&gt;180&lt;/pages&gt;&lt;volume&gt;15&lt;/volume&gt;&lt;number&gt;1&lt;/number&gt;&lt;dates&gt;&lt;year&gt;2015&lt;/year&gt;&lt;pub-dates&gt;&lt;date&gt;2015/12/21&lt;/date&gt;&lt;/pub-dates&gt;&lt;/dates&gt;&lt;isbn&gt;1471-230X&lt;/isbn&gt;&lt;urls&gt;&lt;related-urls&gt;&lt;url&gt;https://doi.org/10.1186/s12876-015-0410-3&lt;/url&gt;&lt;/related-urls&gt;&lt;/urls&gt;&lt;electronic-resource-num&gt;10.1186/s12876-015-0410-3&lt;/electronic-resource-num&gt;&lt;/record&gt;&lt;/Cite&gt;&lt;/EndNote&gt;</w:instrText>
      </w:r>
      <w:r w:rsidR="00324E84" w:rsidRPr="00756604">
        <w:rPr>
          <w:color w:val="auto"/>
        </w:rPr>
        <w:fldChar w:fldCharType="separate"/>
      </w:r>
      <w:r w:rsidR="00715B02" w:rsidRPr="00756604">
        <w:rPr>
          <w:color w:val="auto"/>
          <w:vertAlign w:val="superscript"/>
        </w:rPr>
        <w:t>10</w:t>
      </w:r>
      <w:r w:rsidR="00324E84" w:rsidRPr="00756604">
        <w:rPr>
          <w:color w:val="auto"/>
        </w:rPr>
        <w:fldChar w:fldCharType="end"/>
      </w:r>
      <w:r w:rsidR="003D02E5" w:rsidRPr="00756604">
        <w:rPr>
          <w:color w:val="auto"/>
        </w:rPr>
        <w:t>.</w:t>
      </w:r>
    </w:p>
    <w:p w:rsidR="00AF74C8" w:rsidRPr="00756604" w:rsidRDefault="004F6041" w:rsidP="00756604">
      <w:pPr>
        <w:widowControl/>
        <w:rPr>
          <w:b/>
        </w:rPr>
      </w:pPr>
      <w:r w:rsidRPr="00756604">
        <w:rPr>
          <w:color w:val="auto"/>
        </w:rPr>
        <w:t> </w:t>
      </w:r>
    </w:p>
    <w:p w:rsidR="00D60F81" w:rsidRPr="00756604" w:rsidRDefault="00D60F81" w:rsidP="00756604">
      <w:pPr>
        <w:widowControl/>
        <w:rPr>
          <w:color w:val="808080" w:themeColor="background1" w:themeShade="80"/>
        </w:rPr>
      </w:pPr>
      <w:bookmarkStart w:id="1" w:name="_Hlk524612812"/>
      <w:r w:rsidRPr="00756604">
        <w:rPr>
          <w:b/>
        </w:rPr>
        <w:t>PROTOCOL:</w:t>
      </w:r>
    </w:p>
    <w:p w:rsidR="00653D84" w:rsidRDefault="006F26E7" w:rsidP="00756604">
      <w:pPr>
        <w:widowControl/>
        <w:contextualSpacing/>
      </w:pPr>
      <w:r w:rsidRPr="00756604">
        <w:t>The following protocol has been approved by the University of Oklahoma Health Sciences Center Institutional Animal Care and Use Committee (IACUC) and complies with all institutional ethical guidelines regarding the use of research animals.</w:t>
      </w:r>
      <w:r w:rsidR="003A20E7" w:rsidRPr="00756604">
        <w:t xml:space="preserve"> Additionally, all experiments were performed in accordance with institutional, state and federal regulations regarding experimental animal research.</w:t>
      </w:r>
    </w:p>
    <w:p w:rsidR="00520836" w:rsidRPr="00756604" w:rsidRDefault="00520836" w:rsidP="00756604">
      <w:pPr>
        <w:widowControl/>
        <w:contextualSpacing/>
      </w:pPr>
    </w:p>
    <w:p w:rsidR="00E7358D" w:rsidRDefault="00520836" w:rsidP="00756604">
      <w:pPr>
        <w:widowControl/>
        <w:contextualSpacing/>
      </w:pPr>
      <w:r>
        <w:t xml:space="preserve">NOTE: </w:t>
      </w:r>
      <w:r w:rsidR="00F40E2B" w:rsidRPr="00756604">
        <w:t xml:space="preserve">For this protocol, we used female and male congenic in-bred C57BL6/J mice </w:t>
      </w:r>
      <w:r w:rsidR="00D01D7F" w:rsidRPr="00756604">
        <w:t>at</w:t>
      </w:r>
      <w:r w:rsidR="00F40E2B" w:rsidRPr="00756604">
        <w:t xml:space="preserve"> 12 </w:t>
      </w:r>
      <w:r w:rsidR="00D01D7F" w:rsidRPr="00756604">
        <w:t xml:space="preserve">to 72 </w:t>
      </w:r>
      <w:r w:rsidR="00F40E2B" w:rsidRPr="00756604">
        <w:t xml:space="preserve">weeks of age. </w:t>
      </w:r>
      <w:r w:rsidR="00E7358D" w:rsidRPr="00756604">
        <w:t>All mice used</w:t>
      </w:r>
      <w:r w:rsidR="002871CE" w:rsidRPr="00756604">
        <w:t xml:space="preserve"> for this procedure </w:t>
      </w:r>
      <w:r w:rsidR="00902387" w:rsidRPr="00756604">
        <w:t>were</w:t>
      </w:r>
      <w:r w:rsidR="002871CE" w:rsidRPr="00756604">
        <w:t xml:space="preserve"> kept at our non-barrier facility for at least one week prior to the operation to adapt to the local biome.</w:t>
      </w:r>
      <w:r w:rsidR="00FB6447" w:rsidRPr="00756604">
        <w:t xml:space="preserve"> </w:t>
      </w:r>
      <w:r w:rsidR="002871CE" w:rsidRPr="00756604">
        <w:t xml:space="preserve">Animals </w:t>
      </w:r>
      <w:proofErr w:type="gramStart"/>
      <w:r w:rsidR="00902387" w:rsidRPr="00756604">
        <w:t>were</w:t>
      </w:r>
      <w:r w:rsidR="002871CE" w:rsidRPr="00756604">
        <w:t xml:space="preserve"> allowed to</w:t>
      </w:r>
      <w:proofErr w:type="gramEnd"/>
      <w:r w:rsidR="002871CE" w:rsidRPr="00756604">
        <w:t xml:space="preserve"> feed up to time of operation and we use</w:t>
      </w:r>
      <w:r w:rsidR="00902387" w:rsidRPr="00756604">
        <w:t>d</w:t>
      </w:r>
      <w:r w:rsidR="002871CE" w:rsidRPr="00756604">
        <w:t xml:space="preserve"> neither oral mechanical bowel preparation nor rectal flushing prior to procedure.</w:t>
      </w:r>
      <w:r w:rsidR="00FB6447" w:rsidRPr="00756604">
        <w:t xml:space="preserve"> </w:t>
      </w:r>
    </w:p>
    <w:p w:rsidR="00520836" w:rsidRPr="00756604" w:rsidRDefault="00520836" w:rsidP="00756604">
      <w:pPr>
        <w:widowControl/>
        <w:contextualSpacing/>
      </w:pPr>
    </w:p>
    <w:p w:rsidR="00815B65" w:rsidRDefault="006F26E7" w:rsidP="00756604">
      <w:pPr>
        <w:pStyle w:val="ListParagraph"/>
        <w:widowControl/>
        <w:numPr>
          <w:ilvl w:val="0"/>
          <w:numId w:val="34"/>
        </w:numPr>
        <w:tabs>
          <w:tab w:val="left" w:pos="810"/>
        </w:tabs>
        <w:rPr>
          <w:b/>
          <w:color w:val="auto"/>
        </w:rPr>
      </w:pPr>
      <w:r w:rsidRPr="00520836">
        <w:rPr>
          <w:b/>
          <w:color w:val="auto"/>
        </w:rPr>
        <w:t xml:space="preserve">Creation of </w:t>
      </w:r>
      <w:r w:rsidR="00EE27F0" w:rsidRPr="00520836">
        <w:rPr>
          <w:b/>
          <w:color w:val="auto"/>
        </w:rPr>
        <w:t>Anastomoses</w:t>
      </w:r>
    </w:p>
    <w:p w:rsidR="00520836" w:rsidRPr="00520836" w:rsidRDefault="00520836" w:rsidP="00520836">
      <w:pPr>
        <w:pStyle w:val="ListParagraph"/>
        <w:widowControl/>
        <w:tabs>
          <w:tab w:val="left" w:pos="810"/>
        </w:tabs>
        <w:ind w:left="0"/>
        <w:rPr>
          <w:b/>
          <w:color w:val="auto"/>
        </w:rPr>
      </w:pPr>
    </w:p>
    <w:p w:rsidR="006F26E7" w:rsidRDefault="006F26E7" w:rsidP="00756604">
      <w:pPr>
        <w:pStyle w:val="ListParagraph"/>
        <w:widowControl/>
        <w:numPr>
          <w:ilvl w:val="1"/>
          <w:numId w:val="34"/>
        </w:numPr>
        <w:rPr>
          <w:color w:val="auto"/>
        </w:rPr>
      </w:pPr>
      <w:r w:rsidRPr="00756604">
        <w:rPr>
          <w:color w:val="auto"/>
        </w:rPr>
        <w:t>Autoclave the surgical instruments</w:t>
      </w:r>
      <w:r w:rsidR="003E0F08" w:rsidRPr="00756604">
        <w:rPr>
          <w:color w:val="auto"/>
        </w:rPr>
        <w:t>,</w:t>
      </w:r>
      <w:r w:rsidRPr="00756604">
        <w:rPr>
          <w:color w:val="auto"/>
        </w:rPr>
        <w:t xml:space="preserve"> warm</w:t>
      </w:r>
      <w:r w:rsidR="003E0F08" w:rsidRPr="00756604">
        <w:rPr>
          <w:color w:val="auto"/>
        </w:rPr>
        <w:t xml:space="preserve"> the saline irrigation solution and</w:t>
      </w:r>
      <w:r w:rsidR="00815B65" w:rsidRPr="00756604">
        <w:rPr>
          <w:color w:val="auto"/>
        </w:rPr>
        <w:t xml:space="preserve"> </w:t>
      </w:r>
      <w:r w:rsidR="003E0F08" w:rsidRPr="00756604">
        <w:rPr>
          <w:color w:val="auto"/>
        </w:rPr>
        <w:t>thoroughly c</w:t>
      </w:r>
      <w:r w:rsidR="005909A3" w:rsidRPr="00756604">
        <w:rPr>
          <w:color w:val="auto"/>
        </w:rPr>
        <w:t>lean all operative surfaces with 70% ethanol.</w:t>
      </w:r>
    </w:p>
    <w:p w:rsidR="00520836" w:rsidRPr="00756604" w:rsidRDefault="00520836" w:rsidP="00520836">
      <w:pPr>
        <w:pStyle w:val="ListParagraph"/>
        <w:widowControl/>
        <w:ind w:left="0"/>
        <w:rPr>
          <w:color w:val="auto"/>
        </w:rPr>
      </w:pPr>
    </w:p>
    <w:p w:rsidR="006F26E7" w:rsidRDefault="006F26E7" w:rsidP="00756604">
      <w:pPr>
        <w:pStyle w:val="ListParagraph"/>
        <w:widowControl/>
        <w:numPr>
          <w:ilvl w:val="1"/>
          <w:numId w:val="34"/>
        </w:numPr>
        <w:autoSpaceDE/>
        <w:autoSpaceDN/>
        <w:adjustRightInd/>
        <w:rPr>
          <w:color w:val="auto"/>
        </w:rPr>
      </w:pPr>
      <w:r w:rsidRPr="00756604">
        <w:rPr>
          <w:color w:val="auto"/>
        </w:rPr>
        <w:t xml:space="preserve">Anesthetize the mouse </w:t>
      </w:r>
      <w:r w:rsidR="003838CD" w:rsidRPr="00756604">
        <w:rPr>
          <w:color w:val="auto"/>
        </w:rPr>
        <w:t>with</w:t>
      </w:r>
      <w:r w:rsidRPr="00756604">
        <w:rPr>
          <w:color w:val="auto"/>
        </w:rPr>
        <w:t xml:space="preserve"> 2</w:t>
      </w:r>
      <w:r w:rsidR="003838CD" w:rsidRPr="00756604">
        <w:rPr>
          <w:color w:val="auto"/>
        </w:rPr>
        <w:t>-3</w:t>
      </w:r>
      <w:r w:rsidRPr="00756604">
        <w:rPr>
          <w:color w:val="auto"/>
        </w:rPr>
        <w:t>% inhaled isoflurane.</w:t>
      </w:r>
    </w:p>
    <w:p w:rsidR="00520836" w:rsidRPr="00756604" w:rsidRDefault="00520836" w:rsidP="00520836">
      <w:pPr>
        <w:pStyle w:val="ListParagraph"/>
        <w:widowControl/>
        <w:autoSpaceDE/>
        <w:autoSpaceDN/>
        <w:adjustRightInd/>
        <w:ind w:left="0"/>
        <w:rPr>
          <w:color w:val="auto"/>
        </w:rPr>
      </w:pPr>
    </w:p>
    <w:p w:rsidR="005909A3" w:rsidRDefault="005909A3" w:rsidP="00756604">
      <w:pPr>
        <w:pStyle w:val="ListParagraph"/>
        <w:widowControl/>
        <w:numPr>
          <w:ilvl w:val="1"/>
          <w:numId w:val="34"/>
        </w:numPr>
        <w:autoSpaceDE/>
        <w:autoSpaceDN/>
        <w:adjustRightInd/>
        <w:rPr>
          <w:color w:val="auto"/>
        </w:rPr>
      </w:pPr>
      <w:r w:rsidRPr="00756604">
        <w:rPr>
          <w:color w:val="auto"/>
        </w:rPr>
        <w:t>Place the animal on a warming device, such as a heating pad, to prevent hypothermia.</w:t>
      </w:r>
    </w:p>
    <w:p w:rsidR="00520836" w:rsidRPr="00756604" w:rsidRDefault="00520836" w:rsidP="00520836">
      <w:pPr>
        <w:pStyle w:val="ListParagraph"/>
        <w:widowControl/>
        <w:autoSpaceDE/>
        <w:autoSpaceDN/>
        <w:adjustRightInd/>
        <w:ind w:left="0"/>
        <w:rPr>
          <w:color w:val="auto"/>
        </w:rPr>
      </w:pPr>
    </w:p>
    <w:p w:rsidR="00653D84" w:rsidRDefault="009C66BA" w:rsidP="00756604">
      <w:pPr>
        <w:pStyle w:val="ListParagraph"/>
        <w:widowControl/>
        <w:numPr>
          <w:ilvl w:val="1"/>
          <w:numId w:val="34"/>
        </w:numPr>
        <w:autoSpaceDE/>
        <w:autoSpaceDN/>
        <w:adjustRightInd/>
        <w:rPr>
          <w:color w:val="auto"/>
        </w:rPr>
      </w:pPr>
      <w:r w:rsidRPr="00756604">
        <w:rPr>
          <w:color w:val="auto"/>
        </w:rPr>
        <w:t>Subcutaneously inject 0.1 mg/kg buprenorphine</w:t>
      </w:r>
      <w:r w:rsidR="003E0F08" w:rsidRPr="00756604">
        <w:rPr>
          <w:color w:val="auto"/>
        </w:rPr>
        <w:t xml:space="preserve"> (</w:t>
      </w:r>
      <w:r w:rsidR="0038411F" w:rsidRPr="00756604">
        <w:rPr>
          <w:color w:val="auto"/>
        </w:rPr>
        <w:t xml:space="preserve">3 µg for a 30 g mouse) for postoperative </w:t>
      </w:r>
      <w:r w:rsidR="000F7A47" w:rsidRPr="00756604">
        <w:rPr>
          <w:color w:val="auto"/>
        </w:rPr>
        <w:t>analgesia</w:t>
      </w:r>
      <w:r w:rsidR="0038411F" w:rsidRPr="00756604">
        <w:rPr>
          <w:color w:val="auto"/>
        </w:rPr>
        <w:t xml:space="preserve"> </w:t>
      </w:r>
      <w:r w:rsidRPr="00756604">
        <w:rPr>
          <w:color w:val="auto"/>
        </w:rPr>
        <w:t xml:space="preserve">and </w:t>
      </w:r>
      <w:r w:rsidR="0038411F" w:rsidRPr="00756604">
        <w:rPr>
          <w:color w:val="auto"/>
        </w:rPr>
        <w:t>10</w:t>
      </w:r>
      <w:r w:rsidR="000D121B" w:rsidRPr="00756604">
        <w:rPr>
          <w:color w:val="auto"/>
        </w:rPr>
        <w:t xml:space="preserve"> </w:t>
      </w:r>
      <w:r w:rsidR="0038411F" w:rsidRPr="00756604">
        <w:rPr>
          <w:color w:val="auto"/>
        </w:rPr>
        <w:t>mg/kg of enrofloxacin for preoperative antibiotic prophylaxis.</w:t>
      </w:r>
    </w:p>
    <w:p w:rsidR="00520836" w:rsidRPr="00756604" w:rsidRDefault="00520836" w:rsidP="00520836">
      <w:pPr>
        <w:pStyle w:val="ListParagraph"/>
        <w:widowControl/>
        <w:autoSpaceDE/>
        <w:autoSpaceDN/>
        <w:adjustRightInd/>
        <w:ind w:left="0"/>
        <w:rPr>
          <w:color w:val="auto"/>
        </w:rPr>
      </w:pPr>
    </w:p>
    <w:p w:rsidR="003A20E7" w:rsidRDefault="007455D1" w:rsidP="007455D1">
      <w:pPr>
        <w:pStyle w:val="ListParagraph"/>
        <w:widowControl/>
        <w:autoSpaceDE/>
        <w:autoSpaceDN/>
        <w:adjustRightInd/>
        <w:ind w:left="0"/>
        <w:rPr>
          <w:color w:val="auto"/>
        </w:rPr>
      </w:pPr>
      <w:r>
        <w:rPr>
          <w:color w:val="auto"/>
        </w:rPr>
        <w:t xml:space="preserve">NOTE: </w:t>
      </w:r>
      <w:r w:rsidR="003A20E7" w:rsidRPr="00756604">
        <w:rPr>
          <w:color w:val="auto"/>
        </w:rPr>
        <w:t xml:space="preserve">Though pre- and postoperative antibiotics are not required for this operation, institutional guidelines and </w:t>
      </w:r>
      <w:r w:rsidR="007C6E05" w:rsidRPr="00756604">
        <w:rPr>
          <w:color w:val="auto"/>
        </w:rPr>
        <w:t>the animal care and use committee</w:t>
      </w:r>
      <w:r w:rsidR="003A20E7" w:rsidRPr="00756604">
        <w:rPr>
          <w:color w:val="auto"/>
        </w:rPr>
        <w:t xml:space="preserve"> at our institution recommended their use at our facility.</w:t>
      </w:r>
      <w:r w:rsidR="00FB6447" w:rsidRPr="00756604">
        <w:rPr>
          <w:color w:val="auto"/>
        </w:rPr>
        <w:t xml:space="preserve"> </w:t>
      </w:r>
    </w:p>
    <w:p w:rsidR="00305429" w:rsidRPr="00756604" w:rsidRDefault="00305429" w:rsidP="00305429">
      <w:pPr>
        <w:pStyle w:val="ListParagraph"/>
        <w:widowControl/>
        <w:autoSpaceDE/>
        <w:autoSpaceDN/>
        <w:adjustRightInd/>
        <w:ind w:left="0"/>
        <w:rPr>
          <w:color w:val="auto"/>
        </w:rPr>
      </w:pPr>
    </w:p>
    <w:p w:rsidR="009C66BA" w:rsidRPr="004F51B4" w:rsidRDefault="003838CD" w:rsidP="004F51B4">
      <w:pPr>
        <w:pStyle w:val="ListParagraph"/>
        <w:widowControl/>
        <w:numPr>
          <w:ilvl w:val="1"/>
          <w:numId w:val="34"/>
        </w:numPr>
        <w:autoSpaceDE/>
        <w:autoSpaceDN/>
        <w:adjustRightInd/>
        <w:rPr>
          <w:color w:val="auto"/>
        </w:rPr>
      </w:pPr>
      <w:r w:rsidRPr="00756604">
        <w:rPr>
          <w:color w:val="auto"/>
        </w:rPr>
        <w:t>Place</w:t>
      </w:r>
      <w:r w:rsidR="009C66BA" w:rsidRPr="00756604">
        <w:rPr>
          <w:color w:val="auto"/>
        </w:rPr>
        <w:t xml:space="preserve"> the anesthetic nose cone</w:t>
      </w:r>
      <w:r w:rsidRPr="00756604">
        <w:rPr>
          <w:color w:val="auto"/>
        </w:rPr>
        <w:t xml:space="preserve"> around the mouse's snout</w:t>
      </w:r>
      <w:r w:rsidR="009C66BA" w:rsidRPr="00756604">
        <w:rPr>
          <w:color w:val="auto"/>
        </w:rPr>
        <w:t xml:space="preserve">. </w:t>
      </w:r>
      <w:r w:rsidR="009C66BA" w:rsidRPr="004F51B4">
        <w:rPr>
          <w:color w:val="auto"/>
        </w:rPr>
        <w:t>Throughout the operation, carefully monitor the respirator</w:t>
      </w:r>
      <w:r w:rsidR="005909A3" w:rsidRPr="004F51B4">
        <w:rPr>
          <w:color w:val="auto"/>
        </w:rPr>
        <w:t>y rate of the animal and adjust</w:t>
      </w:r>
      <w:r w:rsidR="009C66BA" w:rsidRPr="004F51B4">
        <w:rPr>
          <w:color w:val="auto"/>
        </w:rPr>
        <w:t xml:space="preserve"> the anesthetic flow rate as needed.</w:t>
      </w:r>
      <w:r w:rsidR="00FB6447" w:rsidRPr="004F51B4">
        <w:rPr>
          <w:color w:val="auto"/>
        </w:rPr>
        <w:t xml:space="preserve"> </w:t>
      </w:r>
      <w:r w:rsidR="003A20E7" w:rsidRPr="004F51B4">
        <w:rPr>
          <w:color w:val="auto"/>
        </w:rPr>
        <w:t>Maintain a r</w:t>
      </w:r>
      <w:r w:rsidR="005909A3" w:rsidRPr="004F51B4">
        <w:rPr>
          <w:color w:val="auto"/>
        </w:rPr>
        <w:t>espiratory rate at 30-40 breaths per minute.</w:t>
      </w:r>
    </w:p>
    <w:p w:rsidR="00305429" w:rsidRPr="00756604" w:rsidRDefault="00305429" w:rsidP="00305429">
      <w:pPr>
        <w:pStyle w:val="ListParagraph"/>
        <w:widowControl/>
        <w:autoSpaceDE/>
        <w:autoSpaceDN/>
        <w:adjustRightInd/>
        <w:ind w:left="0"/>
        <w:rPr>
          <w:color w:val="auto"/>
        </w:rPr>
      </w:pPr>
    </w:p>
    <w:p w:rsidR="006F26E7" w:rsidRDefault="009609B0" w:rsidP="00756604">
      <w:pPr>
        <w:pStyle w:val="ListParagraph"/>
        <w:widowControl/>
        <w:numPr>
          <w:ilvl w:val="1"/>
          <w:numId w:val="34"/>
        </w:numPr>
        <w:autoSpaceDE/>
        <w:autoSpaceDN/>
        <w:adjustRightInd/>
        <w:rPr>
          <w:color w:val="auto"/>
        </w:rPr>
      </w:pPr>
      <w:r w:rsidRPr="00756604">
        <w:rPr>
          <w:color w:val="auto"/>
        </w:rPr>
        <w:t xml:space="preserve"> </w:t>
      </w:r>
      <w:r w:rsidR="003E0F08" w:rsidRPr="00756604">
        <w:rPr>
          <w:color w:val="auto"/>
        </w:rPr>
        <w:t xml:space="preserve">Use </w:t>
      </w:r>
      <w:r w:rsidR="006F26E7" w:rsidRPr="00756604">
        <w:rPr>
          <w:color w:val="auto"/>
        </w:rPr>
        <w:t xml:space="preserve">a hair clipper followed by </w:t>
      </w:r>
      <w:r w:rsidR="003E0F08" w:rsidRPr="00756604">
        <w:rPr>
          <w:color w:val="auto"/>
        </w:rPr>
        <w:t>a depilatory agent to</w:t>
      </w:r>
      <w:r w:rsidR="006F26E7" w:rsidRPr="00756604">
        <w:rPr>
          <w:color w:val="auto"/>
        </w:rPr>
        <w:t xml:space="preserve"> remove the hair f</w:t>
      </w:r>
      <w:r w:rsidR="005909A3" w:rsidRPr="00756604">
        <w:rPr>
          <w:color w:val="auto"/>
        </w:rPr>
        <w:t xml:space="preserve">rom the </w:t>
      </w:r>
      <w:r w:rsidR="003E0F08" w:rsidRPr="00756604">
        <w:rPr>
          <w:color w:val="auto"/>
        </w:rPr>
        <w:t xml:space="preserve">entire </w:t>
      </w:r>
      <w:r w:rsidR="004F51B4">
        <w:rPr>
          <w:color w:val="auto"/>
        </w:rPr>
        <w:t xml:space="preserve">skin </w:t>
      </w:r>
      <w:r w:rsidR="005909A3" w:rsidRPr="00756604">
        <w:rPr>
          <w:color w:val="auto"/>
        </w:rPr>
        <w:t>s</w:t>
      </w:r>
      <w:r w:rsidR="006F26E7" w:rsidRPr="00756604">
        <w:rPr>
          <w:color w:val="auto"/>
        </w:rPr>
        <w:t xml:space="preserve">urface of the abdomen. Thoroughly remove the depilatory agent </w:t>
      </w:r>
      <w:r w:rsidR="009C66BA" w:rsidRPr="00756604">
        <w:rPr>
          <w:color w:val="auto"/>
        </w:rPr>
        <w:t>with gauze wet</w:t>
      </w:r>
      <w:r w:rsidR="004F51B4">
        <w:rPr>
          <w:color w:val="auto"/>
        </w:rPr>
        <w:t>ted</w:t>
      </w:r>
      <w:r w:rsidR="009C66BA" w:rsidRPr="00756604">
        <w:rPr>
          <w:color w:val="auto"/>
        </w:rPr>
        <w:t xml:space="preserve"> with water or 70% ethanol</w:t>
      </w:r>
      <w:r w:rsidR="006F26E7" w:rsidRPr="00756604">
        <w:rPr>
          <w:color w:val="auto"/>
        </w:rPr>
        <w:t>. Thoroughly dry the animal.</w:t>
      </w:r>
      <w:r w:rsidR="00557165" w:rsidRPr="00756604">
        <w:rPr>
          <w:color w:val="auto"/>
        </w:rPr>
        <w:t xml:space="preserve"> </w:t>
      </w:r>
    </w:p>
    <w:p w:rsidR="00305429" w:rsidRPr="00756604" w:rsidRDefault="00305429" w:rsidP="00305429">
      <w:pPr>
        <w:pStyle w:val="ListParagraph"/>
        <w:widowControl/>
        <w:autoSpaceDE/>
        <w:autoSpaceDN/>
        <w:adjustRightInd/>
        <w:ind w:left="0"/>
        <w:rPr>
          <w:color w:val="auto"/>
        </w:rPr>
      </w:pPr>
    </w:p>
    <w:p w:rsidR="006F26E7" w:rsidRDefault="006F26E7" w:rsidP="00756604">
      <w:pPr>
        <w:pStyle w:val="ListParagraph"/>
        <w:widowControl/>
        <w:numPr>
          <w:ilvl w:val="1"/>
          <w:numId w:val="34"/>
        </w:numPr>
        <w:autoSpaceDE/>
        <w:autoSpaceDN/>
        <w:adjustRightInd/>
        <w:rPr>
          <w:color w:val="auto"/>
        </w:rPr>
      </w:pPr>
      <w:r w:rsidRPr="004F51B4">
        <w:rPr>
          <w:color w:val="auto"/>
          <w:highlight w:val="yellow"/>
        </w:rPr>
        <w:t>Prior to preppin</w:t>
      </w:r>
      <w:r w:rsidR="003E0F08" w:rsidRPr="004F51B4">
        <w:rPr>
          <w:color w:val="auto"/>
          <w:highlight w:val="yellow"/>
        </w:rPr>
        <w:t xml:space="preserve">g the abdomen, </w:t>
      </w:r>
      <w:r w:rsidR="000F7A47" w:rsidRPr="004F51B4">
        <w:rPr>
          <w:color w:val="auto"/>
          <w:highlight w:val="yellow"/>
        </w:rPr>
        <w:t>tape</w:t>
      </w:r>
      <w:r w:rsidR="003E0F08" w:rsidRPr="004F51B4">
        <w:rPr>
          <w:color w:val="auto"/>
          <w:highlight w:val="yellow"/>
        </w:rPr>
        <w:t xml:space="preserve"> the mouse’s</w:t>
      </w:r>
      <w:r w:rsidR="009C66BA" w:rsidRPr="004F51B4">
        <w:rPr>
          <w:color w:val="auto"/>
          <w:highlight w:val="yellow"/>
        </w:rPr>
        <w:t xml:space="preserve"> limbs </w:t>
      </w:r>
      <w:r w:rsidR="000F7A47" w:rsidRPr="004F51B4">
        <w:rPr>
          <w:color w:val="auto"/>
          <w:highlight w:val="yellow"/>
        </w:rPr>
        <w:t xml:space="preserve">to the heating pad or operative surface </w:t>
      </w:r>
      <w:r w:rsidR="003E0F08" w:rsidRPr="004F51B4">
        <w:rPr>
          <w:color w:val="auto"/>
          <w:highlight w:val="yellow"/>
        </w:rPr>
        <w:t>at the end of each leg</w:t>
      </w:r>
      <w:r w:rsidRPr="004F51B4">
        <w:rPr>
          <w:color w:val="auto"/>
          <w:highlight w:val="yellow"/>
        </w:rPr>
        <w:t xml:space="preserve"> to prevent the mouse from shifting during surgery. Disinfect the abdomen with chlorhexidine</w:t>
      </w:r>
      <w:r w:rsidR="009C66BA" w:rsidRPr="004F51B4">
        <w:rPr>
          <w:color w:val="auto"/>
          <w:highlight w:val="yellow"/>
        </w:rPr>
        <w:t>.</w:t>
      </w:r>
      <w:r w:rsidRPr="004F51B4">
        <w:rPr>
          <w:color w:val="auto"/>
          <w:highlight w:val="yellow"/>
        </w:rPr>
        <w:t xml:space="preserve"> </w:t>
      </w:r>
      <w:r w:rsidR="003E0F08" w:rsidRPr="004F51B4">
        <w:rPr>
          <w:color w:val="auto"/>
          <w:highlight w:val="yellow"/>
        </w:rPr>
        <w:t>Include the entire shaved area as well as</w:t>
      </w:r>
      <w:r w:rsidRPr="004F51B4">
        <w:rPr>
          <w:color w:val="auto"/>
          <w:highlight w:val="yellow"/>
        </w:rPr>
        <w:t xml:space="preserve"> the hair on the edges of the shaved area. Place a</w:t>
      </w:r>
      <w:r w:rsidR="009C66BA" w:rsidRPr="004F51B4">
        <w:rPr>
          <w:color w:val="auto"/>
          <w:highlight w:val="yellow"/>
        </w:rPr>
        <w:t xml:space="preserve"> sterile drape over th</w:t>
      </w:r>
      <w:r w:rsidR="00E007B2" w:rsidRPr="004F51B4">
        <w:rPr>
          <w:color w:val="auto"/>
          <w:highlight w:val="yellow"/>
        </w:rPr>
        <w:t>e mouse</w:t>
      </w:r>
      <w:r w:rsidR="00557165" w:rsidRPr="004F51B4">
        <w:rPr>
          <w:color w:val="auto"/>
          <w:highlight w:val="yellow"/>
        </w:rPr>
        <w:t xml:space="preserve"> </w:t>
      </w:r>
      <w:r w:rsidR="00E007B2" w:rsidRPr="004F51B4">
        <w:rPr>
          <w:color w:val="auto"/>
          <w:highlight w:val="yellow"/>
        </w:rPr>
        <w:t>(</w:t>
      </w:r>
      <w:r w:rsidR="00756604" w:rsidRPr="004F51B4">
        <w:rPr>
          <w:b/>
          <w:color w:val="auto"/>
          <w:highlight w:val="yellow"/>
        </w:rPr>
        <w:t>Figure 1A</w:t>
      </w:r>
      <w:r w:rsidR="00E007B2" w:rsidRPr="004F51B4">
        <w:rPr>
          <w:color w:val="auto"/>
          <w:highlight w:val="yellow"/>
        </w:rPr>
        <w:t>)</w:t>
      </w:r>
      <w:r w:rsidR="00557165" w:rsidRPr="004F51B4">
        <w:rPr>
          <w:color w:val="auto"/>
          <w:highlight w:val="yellow"/>
        </w:rPr>
        <w:t>.</w:t>
      </w:r>
      <w:r w:rsidR="00557165" w:rsidRPr="00756604">
        <w:rPr>
          <w:color w:val="auto"/>
        </w:rPr>
        <w:t xml:space="preserve"> </w:t>
      </w:r>
    </w:p>
    <w:p w:rsidR="00305429" w:rsidRPr="00756604" w:rsidRDefault="00305429" w:rsidP="00305429">
      <w:pPr>
        <w:pStyle w:val="ListParagraph"/>
        <w:widowControl/>
        <w:autoSpaceDE/>
        <w:autoSpaceDN/>
        <w:adjustRightInd/>
        <w:ind w:left="0"/>
        <w:rPr>
          <w:color w:val="auto"/>
        </w:rPr>
      </w:pPr>
    </w:p>
    <w:p w:rsidR="004F51B4" w:rsidRDefault="005909A3" w:rsidP="00756604">
      <w:pPr>
        <w:pStyle w:val="ListParagraph"/>
        <w:widowControl/>
        <w:numPr>
          <w:ilvl w:val="2"/>
          <w:numId w:val="34"/>
        </w:numPr>
        <w:autoSpaceDE/>
        <w:autoSpaceDN/>
        <w:adjustRightInd/>
        <w:rPr>
          <w:color w:val="auto"/>
        </w:rPr>
      </w:pPr>
      <w:r w:rsidRPr="00756604">
        <w:rPr>
          <w:color w:val="auto"/>
        </w:rPr>
        <w:t xml:space="preserve">Prior to draping, </w:t>
      </w:r>
      <w:r w:rsidR="003A20E7" w:rsidRPr="00756604">
        <w:rPr>
          <w:color w:val="auto"/>
        </w:rPr>
        <w:t xml:space="preserve">cut </w:t>
      </w:r>
      <w:r w:rsidRPr="00756604">
        <w:rPr>
          <w:color w:val="auto"/>
        </w:rPr>
        <w:t>a small ovoid or rectangular window into the drap</w:t>
      </w:r>
      <w:r w:rsidR="003E0F08" w:rsidRPr="00756604">
        <w:rPr>
          <w:color w:val="auto"/>
        </w:rPr>
        <w:t>e</w:t>
      </w:r>
      <w:r w:rsidR="00E007B2" w:rsidRPr="00756604">
        <w:rPr>
          <w:color w:val="auto"/>
        </w:rPr>
        <w:t xml:space="preserve"> to expose the prepped abdomen</w:t>
      </w:r>
      <w:r w:rsidR="003A20E7" w:rsidRPr="00756604">
        <w:rPr>
          <w:color w:val="auto"/>
        </w:rPr>
        <w:t xml:space="preserve">. </w:t>
      </w:r>
    </w:p>
    <w:p w:rsidR="004F51B4" w:rsidRDefault="004F51B4" w:rsidP="004F51B4">
      <w:pPr>
        <w:pStyle w:val="ListParagraph"/>
        <w:widowControl/>
        <w:autoSpaceDE/>
        <w:autoSpaceDN/>
        <w:adjustRightInd/>
        <w:ind w:left="0"/>
        <w:rPr>
          <w:color w:val="auto"/>
        </w:rPr>
      </w:pPr>
    </w:p>
    <w:p w:rsidR="005909A3" w:rsidRPr="00305429" w:rsidRDefault="004F51B4" w:rsidP="004F51B4">
      <w:pPr>
        <w:pStyle w:val="ListParagraph"/>
        <w:widowControl/>
        <w:autoSpaceDE/>
        <w:autoSpaceDN/>
        <w:adjustRightInd/>
        <w:ind w:left="0"/>
        <w:rPr>
          <w:color w:val="auto"/>
        </w:rPr>
      </w:pPr>
      <w:r>
        <w:rPr>
          <w:color w:val="auto"/>
        </w:rPr>
        <w:t xml:space="preserve">NOTE: </w:t>
      </w:r>
      <w:r w:rsidR="003A20E7" w:rsidRPr="00756604">
        <w:rPr>
          <w:color w:val="auto"/>
        </w:rPr>
        <w:t>The window should expose the entire abdomen of the mouse but cover the limbs, tail, head and thorax.</w:t>
      </w:r>
      <w:r w:rsidR="00FB6447" w:rsidRPr="00756604">
        <w:rPr>
          <w:color w:val="auto"/>
        </w:rPr>
        <w:t xml:space="preserve"> </w:t>
      </w:r>
      <w:r w:rsidR="003A20E7" w:rsidRPr="00756604">
        <w:rPr>
          <w:color w:val="auto"/>
        </w:rPr>
        <w:t>We cut a 4</w:t>
      </w:r>
      <w:r>
        <w:rPr>
          <w:color w:val="auto"/>
        </w:rPr>
        <w:t xml:space="preserve"> </w:t>
      </w:r>
      <w:r w:rsidR="003A20E7" w:rsidRPr="00756604">
        <w:rPr>
          <w:color w:val="auto"/>
        </w:rPr>
        <w:t>x</w:t>
      </w:r>
      <w:r>
        <w:rPr>
          <w:color w:val="auto"/>
        </w:rPr>
        <w:t xml:space="preserve"> </w:t>
      </w:r>
      <w:r w:rsidR="003A20E7" w:rsidRPr="00756604">
        <w:rPr>
          <w:color w:val="auto"/>
        </w:rPr>
        <w:t>3</w:t>
      </w:r>
      <w:r w:rsidR="009910BA" w:rsidRPr="00756604">
        <w:rPr>
          <w:color w:val="auto"/>
        </w:rPr>
        <w:t xml:space="preserve"> </w:t>
      </w:r>
      <w:r w:rsidR="003A20E7" w:rsidRPr="00756604">
        <w:rPr>
          <w:color w:val="auto"/>
        </w:rPr>
        <w:t>cm</w:t>
      </w:r>
      <w:r w:rsidRPr="004F51B4">
        <w:rPr>
          <w:color w:val="auto"/>
          <w:vertAlign w:val="superscript"/>
        </w:rPr>
        <w:t>2</w:t>
      </w:r>
      <w:r w:rsidR="003A20E7" w:rsidRPr="00756604">
        <w:rPr>
          <w:color w:val="auto"/>
        </w:rPr>
        <w:t xml:space="preserve"> window for our operations</w:t>
      </w:r>
      <w:r>
        <w:rPr>
          <w:color w:val="auto"/>
        </w:rPr>
        <w:t xml:space="preserve"> </w:t>
      </w:r>
      <w:r w:rsidR="00E007B2" w:rsidRPr="00756604">
        <w:rPr>
          <w:color w:val="auto"/>
        </w:rPr>
        <w:t>(</w:t>
      </w:r>
      <w:r w:rsidR="00756604" w:rsidRPr="00756604">
        <w:rPr>
          <w:b/>
          <w:color w:val="auto"/>
        </w:rPr>
        <w:t>Figure 1B</w:t>
      </w:r>
      <w:r w:rsidR="00E007B2" w:rsidRPr="004F51B4">
        <w:rPr>
          <w:color w:val="auto"/>
        </w:rPr>
        <w:t>).</w:t>
      </w:r>
    </w:p>
    <w:p w:rsidR="00305429" w:rsidRPr="00756604" w:rsidRDefault="00305429" w:rsidP="00305429">
      <w:pPr>
        <w:pStyle w:val="ListParagraph"/>
        <w:widowControl/>
        <w:autoSpaceDE/>
        <w:autoSpaceDN/>
        <w:adjustRightInd/>
        <w:ind w:left="0"/>
        <w:rPr>
          <w:color w:val="auto"/>
        </w:rPr>
      </w:pPr>
    </w:p>
    <w:p w:rsidR="005909A3" w:rsidRDefault="004F51B4" w:rsidP="00756604">
      <w:pPr>
        <w:pStyle w:val="ListParagraph"/>
        <w:widowControl/>
        <w:numPr>
          <w:ilvl w:val="2"/>
          <w:numId w:val="34"/>
        </w:numPr>
        <w:autoSpaceDE/>
        <w:autoSpaceDN/>
        <w:adjustRightInd/>
        <w:rPr>
          <w:color w:val="auto"/>
        </w:rPr>
      </w:pPr>
      <w:r>
        <w:rPr>
          <w:color w:val="auto"/>
        </w:rPr>
        <w:t>Make a</w:t>
      </w:r>
      <w:r w:rsidR="005909A3" w:rsidRPr="00756604">
        <w:rPr>
          <w:color w:val="auto"/>
        </w:rPr>
        <w:t xml:space="preserve"> small slit </w:t>
      </w:r>
      <w:r>
        <w:rPr>
          <w:color w:val="auto"/>
        </w:rPr>
        <w:t>along</w:t>
      </w:r>
      <w:r w:rsidR="005909A3" w:rsidRPr="00756604">
        <w:rPr>
          <w:color w:val="auto"/>
        </w:rPr>
        <w:t xml:space="preserve"> the drape midline, </w:t>
      </w:r>
      <w:r>
        <w:rPr>
          <w:color w:val="auto"/>
        </w:rPr>
        <w:t>from the bottom edge towards</w:t>
      </w:r>
      <w:r w:rsidR="005909A3" w:rsidRPr="00756604">
        <w:rPr>
          <w:color w:val="auto"/>
        </w:rPr>
        <w:t xml:space="preserve"> the ovoid or rectangular window, to allow access to the rectum during the procedure</w:t>
      </w:r>
      <w:r w:rsidR="00E007B2" w:rsidRPr="00756604">
        <w:rPr>
          <w:color w:val="auto"/>
        </w:rPr>
        <w:t xml:space="preserve"> (</w:t>
      </w:r>
      <w:r w:rsidR="00756604" w:rsidRPr="00756604">
        <w:rPr>
          <w:b/>
          <w:color w:val="auto"/>
        </w:rPr>
        <w:t>Figure 1C</w:t>
      </w:r>
      <w:r w:rsidR="00E007B2" w:rsidRPr="00756604">
        <w:rPr>
          <w:color w:val="auto"/>
        </w:rPr>
        <w:t>)</w:t>
      </w:r>
      <w:r w:rsidR="005909A3" w:rsidRPr="00756604">
        <w:rPr>
          <w:color w:val="auto"/>
        </w:rPr>
        <w:t>.</w:t>
      </w:r>
    </w:p>
    <w:p w:rsidR="00305429" w:rsidRPr="00756604" w:rsidRDefault="00305429" w:rsidP="00305429">
      <w:pPr>
        <w:pStyle w:val="ListParagraph"/>
        <w:widowControl/>
        <w:autoSpaceDE/>
        <w:autoSpaceDN/>
        <w:adjustRightInd/>
        <w:ind w:left="0"/>
        <w:rPr>
          <w:color w:val="auto"/>
        </w:rPr>
      </w:pPr>
    </w:p>
    <w:p w:rsidR="006F26E7" w:rsidRDefault="000D121B" w:rsidP="00756604">
      <w:pPr>
        <w:pStyle w:val="ListParagraph"/>
        <w:widowControl/>
        <w:numPr>
          <w:ilvl w:val="1"/>
          <w:numId w:val="34"/>
        </w:numPr>
        <w:autoSpaceDE/>
        <w:autoSpaceDN/>
        <w:adjustRightInd/>
        <w:rPr>
          <w:color w:val="auto"/>
          <w:highlight w:val="yellow"/>
        </w:rPr>
      </w:pPr>
      <w:r w:rsidRPr="00756604">
        <w:rPr>
          <w:color w:val="auto"/>
          <w:highlight w:val="yellow"/>
        </w:rPr>
        <w:t xml:space="preserve">Make </w:t>
      </w:r>
      <w:r w:rsidR="004F51B4">
        <w:rPr>
          <w:color w:val="auto"/>
          <w:highlight w:val="yellow"/>
        </w:rPr>
        <w:t>a</w:t>
      </w:r>
      <w:r w:rsidRPr="00756604">
        <w:rPr>
          <w:color w:val="auto"/>
          <w:highlight w:val="yellow"/>
        </w:rPr>
        <w:t xml:space="preserve"> skin incision.</w:t>
      </w:r>
      <w:r w:rsidR="00FB6447" w:rsidRPr="00756604">
        <w:rPr>
          <w:color w:val="auto"/>
          <w:highlight w:val="yellow"/>
        </w:rPr>
        <w:t xml:space="preserve"> </w:t>
      </w:r>
      <w:r w:rsidR="003E0F08" w:rsidRPr="00756604">
        <w:rPr>
          <w:color w:val="auto"/>
          <w:highlight w:val="yellow"/>
        </w:rPr>
        <w:t xml:space="preserve">Start </w:t>
      </w:r>
      <w:r w:rsidR="004F51B4">
        <w:rPr>
          <w:color w:val="auto"/>
          <w:highlight w:val="yellow"/>
        </w:rPr>
        <w:t>along</w:t>
      </w:r>
      <w:r w:rsidR="003E0F08" w:rsidRPr="00756604">
        <w:rPr>
          <w:color w:val="auto"/>
          <w:highlight w:val="yellow"/>
        </w:rPr>
        <w:t xml:space="preserve"> the midline of the lower abdomen and incise skin with scissors </w:t>
      </w:r>
      <w:r w:rsidR="003E0F08" w:rsidRPr="004F51B4">
        <w:rPr>
          <w:color w:val="auto"/>
          <w:highlight w:val="yellow"/>
        </w:rPr>
        <w:t xml:space="preserve">vertically to the </w:t>
      </w:r>
      <w:r w:rsidR="00846438">
        <w:rPr>
          <w:color w:val="auto"/>
          <w:highlight w:val="yellow"/>
        </w:rPr>
        <w:t>xiphoid</w:t>
      </w:r>
      <w:r w:rsidRPr="004F51B4">
        <w:rPr>
          <w:color w:val="auto"/>
          <w:highlight w:val="yellow"/>
        </w:rPr>
        <w:t xml:space="preserve">. </w:t>
      </w:r>
      <w:r w:rsidR="000F7A47" w:rsidRPr="004F51B4">
        <w:rPr>
          <w:color w:val="auto"/>
          <w:highlight w:val="yellow"/>
        </w:rPr>
        <w:t xml:space="preserve">Incise </w:t>
      </w:r>
      <w:r w:rsidR="006F26E7" w:rsidRPr="004F51B4">
        <w:rPr>
          <w:color w:val="auto"/>
          <w:highlight w:val="yellow"/>
        </w:rPr>
        <w:t>only the skin</w:t>
      </w:r>
      <w:r w:rsidR="00AF74C8" w:rsidRPr="004F51B4">
        <w:rPr>
          <w:color w:val="auto"/>
          <w:highlight w:val="yellow"/>
        </w:rPr>
        <w:t xml:space="preserve"> </w:t>
      </w:r>
      <w:r w:rsidR="000F7A47" w:rsidRPr="004F51B4">
        <w:rPr>
          <w:color w:val="auto"/>
          <w:highlight w:val="yellow"/>
        </w:rPr>
        <w:t>and avoid cutting the abdominal wall musculature (</w:t>
      </w:r>
      <w:r w:rsidR="00756604" w:rsidRPr="004F51B4">
        <w:rPr>
          <w:b/>
          <w:color w:val="auto"/>
          <w:highlight w:val="yellow"/>
        </w:rPr>
        <w:t>Figure 2A</w:t>
      </w:r>
      <w:r w:rsidR="00E007B2" w:rsidRPr="004F51B4">
        <w:rPr>
          <w:color w:val="auto"/>
          <w:highlight w:val="yellow"/>
        </w:rPr>
        <w:t>)</w:t>
      </w:r>
      <w:r w:rsidR="006F26E7" w:rsidRPr="004F51B4">
        <w:rPr>
          <w:color w:val="auto"/>
          <w:highlight w:val="yellow"/>
        </w:rPr>
        <w:t>.</w:t>
      </w:r>
    </w:p>
    <w:p w:rsidR="00305429" w:rsidRPr="00756604" w:rsidRDefault="00305429" w:rsidP="00305429">
      <w:pPr>
        <w:pStyle w:val="ListParagraph"/>
        <w:widowControl/>
        <w:autoSpaceDE/>
        <w:autoSpaceDN/>
        <w:adjustRightInd/>
        <w:ind w:left="0"/>
        <w:rPr>
          <w:color w:val="auto"/>
          <w:highlight w:val="yellow"/>
        </w:rPr>
      </w:pPr>
    </w:p>
    <w:p w:rsidR="006F26E7" w:rsidRDefault="005909A3" w:rsidP="00756604">
      <w:pPr>
        <w:pStyle w:val="ListParagraph"/>
        <w:widowControl/>
        <w:numPr>
          <w:ilvl w:val="1"/>
          <w:numId w:val="34"/>
        </w:numPr>
        <w:autoSpaceDE/>
        <w:autoSpaceDN/>
        <w:adjustRightInd/>
        <w:rPr>
          <w:color w:val="auto"/>
        </w:rPr>
      </w:pPr>
      <w:r w:rsidRPr="004F51B4">
        <w:rPr>
          <w:color w:val="auto"/>
          <w:highlight w:val="yellow"/>
        </w:rPr>
        <w:t>Grasp</w:t>
      </w:r>
      <w:r w:rsidR="006F26E7" w:rsidRPr="004F51B4">
        <w:rPr>
          <w:color w:val="auto"/>
          <w:highlight w:val="yellow"/>
        </w:rPr>
        <w:t xml:space="preserve"> the midline of the </w:t>
      </w:r>
      <w:r w:rsidRPr="004F51B4">
        <w:rPr>
          <w:color w:val="auto"/>
          <w:highlight w:val="yellow"/>
        </w:rPr>
        <w:t xml:space="preserve">abdominal </w:t>
      </w:r>
      <w:r w:rsidR="003E0F08" w:rsidRPr="004F51B4">
        <w:rPr>
          <w:color w:val="auto"/>
          <w:highlight w:val="yellow"/>
        </w:rPr>
        <w:t xml:space="preserve">wall </w:t>
      </w:r>
      <w:r w:rsidR="006F26E7" w:rsidRPr="004F51B4">
        <w:rPr>
          <w:color w:val="auto"/>
          <w:highlight w:val="yellow"/>
        </w:rPr>
        <w:t xml:space="preserve">with forceps and </w:t>
      </w:r>
      <w:r w:rsidRPr="004F51B4">
        <w:rPr>
          <w:color w:val="auto"/>
          <w:highlight w:val="yellow"/>
        </w:rPr>
        <w:t>lift away from the abdominal contents.</w:t>
      </w:r>
      <w:r w:rsidR="00FB6447" w:rsidRPr="004F51B4">
        <w:rPr>
          <w:color w:val="auto"/>
          <w:highlight w:val="yellow"/>
        </w:rPr>
        <w:t xml:space="preserve"> </w:t>
      </w:r>
      <w:r w:rsidR="003E0F08" w:rsidRPr="004F51B4">
        <w:rPr>
          <w:color w:val="auto"/>
          <w:highlight w:val="yellow"/>
        </w:rPr>
        <w:t>Taking care not to injure intraabdominal structures, incise the length of the midline abdominal fascia vertically with sharp</w:t>
      </w:r>
      <w:r w:rsidR="006F26E7" w:rsidRPr="004F51B4">
        <w:rPr>
          <w:color w:val="auto"/>
          <w:highlight w:val="yellow"/>
        </w:rPr>
        <w:t xml:space="preserve"> scissors. </w:t>
      </w:r>
      <w:r w:rsidR="003E0F08" w:rsidRPr="004F51B4">
        <w:rPr>
          <w:color w:val="auto"/>
          <w:highlight w:val="yellow"/>
        </w:rPr>
        <w:t>Extend the length of the skin incision</w:t>
      </w:r>
      <w:r w:rsidR="00AF74C8" w:rsidRPr="004F51B4">
        <w:rPr>
          <w:color w:val="auto"/>
          <w:highlight w:val="yellow"/>
        </w:rPr>
        <w:t xml:space="preserve"> </w:t>
      </w:r>
      <w:r w:rsidR="00E007B2" w:rsidRPr="004F51B4">
        <w:rPr>
          <w:color w:val="auto"/>
          <w:highlight w:val="yellow"/>
        </w:rPr>
        <w:t>(</w:t>
      </w:r>
      <w:r w:rsidR="00756604" w:rsidRPr="004F51B4">
        <w:rPr>
          <w:b/>
          <w:color w:val="auto"/>
          <w:highlight w:val="yellow"/>
        </w:rPr>
        <w:t>Figure 2B</w:t>
      </w:r>
      <w:r w:rsidR="00E007B2" w:rsidRPr="004F51B4">
        <w:rPr>
          <w:color w:val="auto"/>
          <w:highlight w:val="yellow"/>
        </w:rPr>
        <w:t>)</w:t>
      </w:r>
      <w:r w:rsidR="003E0F08" w:rsidRPr="004F51B4">
        <w:rPr>
          <w:color w:val="auto"/>
          <w:highlight w:val="yellow"/>
        </w:rPr>
        <w:t>.</w:t>
      </w:r>
      <w:r w:rsidR="00C95B86" w:rsidRPr="00756604">
        <w:rPr>
          <w:color w:val="auto"/>
        </w:rPr>
        <w:t xml:space="preserve"> </w:t>
      </w:r>
    </w:p>
    <w:p w:rsidR="00305429" w:rsidRPr="00756604" w:rsidRDefault="00305429" w:rsidP="00305429">
      <w:pPr>
        <w:pStyle w:val="ListParagraph"/>
        <w:widowControl/>
        <w:autoSpaceDE/>
        <w:autoSpaceDN/>
        <w:adjustRightInd/>
        <w:ind w:left="0"/>
        <w:rPr>
          <w:color w:val="auto"/>
        </w:rPr>
      </w:pPr>
    </w:p>
    <w:p w:rsidR="005909A3" w:rsidRDefault="00262AA4" w:rsidP="00756604">
      <w:pPr>
        <w:pStyle w:val="ListParagraph"/>
        <w:widowControl/>
        <w:numPr>
          <w:ilvl w:val="1"/>
          <w:numId w:val="34"/>
        </w:numPr>
        <w:rPr>
          <w:color w:val="auto"/>
          <w:highlight w:val="yellow"/>
        </w:rPr>
      </w:pPr>
      <w:r w:rsidRPr="00756604">
        <w:rPr>
          <w:color w:val="auto"/>
          <w:highlight w:val="yellow"/>
        </w:rPr>
        <w:t>W</w:t>
      </w:r>
      <w:r w:rsidR="004F51B4">
        <w:rPr>
          <w:color w:val="auto"/>
          <w:highlight w:val="yellow"/>
        </w:rPr>
        <w:t xml:space="preserve">hen </w:t>
      </w:r>
      <w:r w:rsidR="006F26E7" w:rsidRPr="00756604">
        <w:rPr>
          <w:color w:val="auto"/>
          <w:highlight w:val="yellow"/>
        </w:rPr>
        <w:t>the intestines are exposed, locate the cecum and small bowel</w:t>
      </w:r>
      <w:r w:rsidR="004F51B4">
        <w:rPr>
          <w:color w:val="auto"/>
          <w:highlight w:val="yellow"/>
        </w:rPr>
        <w:t>,</w:t>
      </w:r>
      <w:r w:rsidR="006F26E7" w:rsidRPr="00756604">
        <w:rPr>
          <w:color w:val="auto"/>
          <w:highlight w:val="yellow"/>
        </w:rPr>
        <w:t xml:space="preserve"> and rotate the left</w:t>
      </w:r>
      <w:r w:rsidR="004F51B4">
        <w:rPr>
          <w:color w:val="auto"/>
          <w:highlight w:val="yellow"/>
        </w:rPr>
        <w:t>-</w:t>
      </w:r>
      <w:r w:rsidR="006F26E7" w:rsidRPr="00756604">
        <w:rPr>
          <w:color w:val="auto"/>
          <w:highlight w:val="yellow"/>
        </w:rPr>
        <w:t>side</w:t>
      </w:r>
      <w:r w:rsidR="00307A83" w:rsidRPr="00756604">
        <w:rPr>
          <w:color w:val="auto"/>
          <w:highlight w:val="yellow"/>
        </w:rPr>
        <w:t>d</w:t>
      </w:r>
      <w:r w:rsidR="006F26E7" w:rsidRPr="00756604">
        <w:rPr>
          <w:color w:val="auto"/>
          <w:highlight w:val="yellow"/>
        </w:rPr>
        <w:t xml:space="preserve"> viscera medially</w:t>
      </w:r>
      <w:r w:rsidR="004F51B4">
        <w:rPr>
          <w:color w:val="auto"/>
          <w:highlight w:val="yellow"/>
        </w:rPr>
        <w:t xml:space="preserve"> to</w:t>
      </w:r>
      <w:r w:rsidR="006F26E7" w:rsidRPr="00756604">
        <w:rPr>
          <w:color w:val="auto"/>
          <w:highlight w:val="yellow"/>
        </w:rPr>
        <w:t xml:space="preserve"> expos</w:t>
      </w:r>
      <w:r w:rsidR="004F51B4">
        <w:rPr>
          <w:color w:val="auto"/>
          <w:highlight w:val="yellow"/>
        </w:rPr>
        <w:t>e</w:t>
      </w:r>
      <w:r w:rsidR="006F26E7" w:rsidRPr="00756604">
        <w:rPr>
          <w:color w:val="auto"/>
          <w:highlight w:val="yellow"/>
        </w:rPr>
        <w:t xml:space="preserve"> the descending and sigmoid colon.</w:t>
      </w:r>
      <w:r w:rsidR="00515195" w:rsidRPr="00756604">
        <w:rPr>
          <w:color w:val="auto"/>
          <w:highlight w:val="yellow"/>
        </w:rPr>
        <w:t xml:space="preserve"> </w:t>
      </w:r>
      <w:r w:rsidR="004F51B4">
        <w:rPr>
          <w:color w:val="auto"/>
          <w:highlight w:val="yellow"/>
        </w:rPr>
        <w:t>C</w:t>
      </w:r>
      <w:r w:rsidR="00515195" w:rsidRPr="00756604">
        <w:rPr>
          <w:color w:val="auto"/>
          <w:highlight w:val="yellow"/>
        </w:rPr>
        <w:t>o</w:t>
      </w:r>
      <w:r w:rsidR="004F51B4">
        <w:rPr>
          <w:color w:val="auto"/>
          <w:highlight w:val="yellow"/>
        </w:rPr>
        <w:t>at</w:t>
      </w:r>
      <w:r w:rsidR="00515195" w:rsidRPr="00756604">
        <w:rPr>
          <w:color w:val="auto"/>
          <w:highlight w:val="yellow"/>
        </w:rPr>
        <w:t xml:space="preserve"> the blunt probe tip with lubricating jelly </w:t>
      </w:r>
      <w:r w:rsidR="004F51B4">
        <w:rPr>
          <w:color w:val="auto"/>
          <w:highlight w:val="yellow"/>
        </w:rPr>
        <w:t xml:space="preserve">and </w:t>
      </w:r>
      <w:r w:rsidR="00515195" w:rsidRPr="00756604">
        <w:rPr>
          <w:color w:val="auto"/>
          <w:highlight w:val="yellow"/>
        </w:rPr>
        <w:t>carefully advance the probe into the rectum to aid in the identification of the descending/</w:t>
      </w:r>
      <w:r w:rsidR="00515195" w:rsidRPr="004F51B4">
        <w:rPr>
          <w:color w:val="auto"/>
          <w:highlight w:val="yellow"/>
        </w:rPr>
        <w:t>sigmoid colon</w:t>
      </w:r>
      <w:r w:rsidR="00E007B2" w:rsidRPr="004F51B4">
        <w:rPr>
          <w:color w:val="auto"/>
          <w:highlight w:val="yellow"/>
        </w:rPr>
        <w:t xml:space="preserve"> (</w:t>
      </w:r>
      <w:r w:rsidR="00756604" w:rsidRPr="004F51B4">
        <w:rPr>
          <w:b/>
          <w:color w:val="auto"/>
          <w:highlight w:val="yellow"/>
        </w:rPr>
        <w:t>Figure 3</w:t>
      </w:r>
      <w:r w:rsidR="00E007B2" w:rsidRPr="004F51B4">
        <w:rPr>
          <w:color w:val="auto"/>
          <w:highlight w:val="yellow"/>
        </w:rPr>
        <w:t>)</w:t>
      </w:r>
      <w:r w:rsidR="00515195" w:rsidRPr="004F51B4">
        <w:rPr>
          <w:color w:val="auto"/>
          <w:highlight w:val="yellow"/>
        </w:rPr>
        <w:t>.</w:t>
      </w:r>
    </w:p>
    <w:p w:rsidR="00305429" w:rsidRPr="004B4D01" w:rsidRDefault="00305429" w:rsidP="00305429">
      <w:pPr>
        <w:pStyle w:val="ListParagraph"/>
        <w:widowControl/>
        <w:ind w:left="0"/>
        <w:rPr>
          <w:color w:val="auto"/>
          <w:highlight w:val="yellow"/>
        </w:rPr>
      </w:pPr>
    </w:p>
    <w:p w:rsidR="005909A3" w:rsidRPr="004B4D01" w:rsidRDefault="004F51B4" w:rsidP="004B4D01">
      <w:pPr>
        <w:pStyle w:val="ListParagraph"/>
        <w:widowControl/>
        <w:ind w:left="0"/>
        <w:rPr>
          <w:color w:val="auto"/>
        </w:rPr>
      </w:pPr>
      <w:r w:rsidRPr="004B4D01">
        <w:rPr>
          <w:color w:val="auto"/>
          <w:highlight w:val="yellow"/>
        </w:rPr>
        <w:t xml:space="preserve">NOTE: </w:t>
      </w:r>
      <w:r w:rsidR="005909A3" w:rsidRPr="004B4D01">
        <w:rPr>
          <w:color w:val="auto"/>
          <w:highlight w:val="yellow"/>
        </w:rPr>
        <w:t>Unlike humans, the mouse cecum is generally found in the left upper quadrant of the abdomen.</w:t>
      </w:r>
      <w:r w:rsidR="00FB6447" w:rsidRPr="004B4D01">
        <w:rPr>
          <w:color w:val="auto"/>
          <w:highlight w:val="yellow"/>
        </w:rPr>
        <w:t xml:space="preserve"> </w:t>
      </w:r>
      <w:r w:rsidR="004B4D01" w:rsidRPr="004B4D01">
        <w:rPr>
          <w:color w:val="auto"/>
          <w:highlight w:val="yellow"/>
        </w:rPr>
        <w:t>Take care not to perforate the bowel wall with the probe in this step</w:t>
      </w:r>
      <w:r w:rsidR="004B4D01" w:rsidRPr="004B4D01">
        <w:rPr>
          <w:color w:val="auto"/>
        </w:rPr>
        <w:t xml:space="preserve">. If bowel wall is perforated, terminate the procedure and euthanize the mouse. </w:t>
      </w:r>
    </w:p>
    <w:p w:rsidR="00305429" w:rsidRPr="00756604" w:rsidRDefault="00305429" w:rsidP="00305429">
      <w:pPr>
        <w:pStyle w:val="ListParagraph"/>
        <w:widowControl/>
        <w:autoSpaceDE/>
        <w:autoSpaceDN/>
        <w:adjustRightInd/>
        <w:ind w:left="0"/>
        <w:rPr>
          <w:color w:val="auto"/>
          <w:highlight w:val="yellow"/>
        </w:rPr>
      </w:pPr>
    </w:p>
    <w:p w:rsidR="006F26E7" w:rsidRDefault="006F26E7" w:rsidP="00756604">
      <w:pPr>
        <w:pStyle w:val="ListParagraph"/>
        <w:widowControl/>
        <w:numPr>
          <w:ilvl w:val="2"/>
          <w:numId w:val="34"/>
        </w:numPr>
        <w:autoSpaceDE/>
        <w:autoSpaceDN/>
        <w:adjustRightInd/>
        <w:rPr>
          <w:color w:val="auto"/>
          <w:highlight w:val="yellow"/>
        </w:rPr>
      </w:pPr>
      <w:r w:rsidRPr="00756604">
        <w:rPr>
          <w:color w:val="auto"/>
          <w:highlight w:val="yellow"/>
        </w:rPr>
        <w:t>Avoid grasping the cecum with toothed or sharp forceps. Instead use atraumatic forceps</w:t>
      </w:r>
      <w:r w:rsidR="005909A3" w:rsidRPr="00756604">
        <w:rPr>
          <w:color w:val="auto"/>
          <w:highlight w:val="yellow"/>
        </w:rPr>
        <w:t xml:space="preserve">, cotton tipped applicator, or gentle finger </w:t>
      </w:r>
      <w:r w:rsidR="00262AA4" w:rsidRPr="00756604">
        <w:rPr>
          <w:color w:val="auto"/>
          <w:highlight w:val="yellow"/>
        </w:rPr>
        <w:t>manipulation</w:t>
      </w:r>
      <w:r w:rsidR="005909A3" w:rsidRPr="00756604">
        <w:rPr>
          <w:color w:val="auto"/>
          <w:highlight w:val="yellow"/>
        </w:rPr>
        <w:t xml:space="preserve"> to rotate viscera</w:t>
      </w:r>
      <w:r w:rsidRPr="00756604">
        <w:rPr>
          <w:color w:val="auto"/>
          <w:highlight w:val="yellow"/>
        </w:rPr>
        <w:t>.</w:t>
      </w:r>
      <w:r w:rsidR="00C95B86" w:rsidRPr="00756604">
        <w:rPr>
          <w:color w:val="auto"/>
          <w:highlight w:val="yellow"/>
        </w:rPr>
        <w:t xml:space="preserve"> </w:t>
      </w:r>
    </w:p>
    <w:p w:rsidR="00305429" w:rsidRPr="00756604" w:rsidRDefault="00305429" w:rsidP="00305429">
      <w:pPr>
        <w:pStyle w:val="ListParagraph"/>
        <w:widowControl/>
        <w:autoSpaceDE/>
        <w:autoSpaceDN/>
        <w:adjustRightInd/>
        <w:ind w:left="0"/>
        <w:rPr>
          <w:color w:val="auto"/>
          <w:highlight w:val="yellow"/>
        </w:rPr>
      </w:pPr>
    </w:p>
    <w:p w:rsidR="005909A3" w:rsidRDefault="00262AA4" w:rsidP="00756604">
      <w:pPr>
        <w:pStyle w:val="ListParagraph"/>
        <w:widowControl/>
        <w:numPr>
          <w:ilvl w:val="2"/>
          <w:numId w:val="34"/>
        </w:numPr>
        <w:autoSpaceDE/>
        <w:autoSpaceDN/>
        <w:adjustRightInd/>
        <w:rPr>
          <w:color w:val="auto"/>
          <w:highlight w:val="yellow"/>
        </w:rPr>
      </w:pPr>
      <w:r w:rsidRPr="00756604">
        <w:rPr>
          <w:color w:val="auto"/>
          <w:highlight w:val="yellow"/>
        </w:rPr>
        <w:t>Use warmed sterile saline</w:t>
      </w:r>
      <w:r w:rsidR="005909A3" w:rsidRPr="00756604">
        <w:rPr>
          <w:color w:val="auto"/>
          <w:highlight w:val="yellow"/>
        </w:rPr>
        <w:t xml:space="preserve"> to ensure the exposed bowel is kept moist throughout the procedure.</w:t>
      </w:r>
    </w:p>
    <w:p w:rsidR="00305429" w:rsidRPr="00756604" w:rsidRDefault="00305429" w:rsidP="00305429">
      <w:pPr>
        <w:pStyle w:val="ListParagraph"/>
        <w:widowControl/>
        <w:ind w:left="0"/>
        <w:rPr>
          <w:color w:val="auto"/>
          <w:highlight w:val="yellow"/>
        </w:rPr>
      </w:pPr>
    </w:p>
    <w:p w:rsidR="009609B0" w:rsidRDefault="004B4D01" w:rsidP="00756604">
      <w:pPr>
        <w:pStyle w:val="ListParagraph"/>
        <w:widowControl/>
        <w:numPr>
          <w:ilvl w:val="2"/>
          <w:numId w:val="34"/>
        </w:numPr>
        <w:rPr>
          <w:color w:val="auto"/>
          <w:highlight w:val="yellow"/>
        </w:rPr>
      </w:pPr>
      <w:r>
        <w:rPr>
          <w:color w:val="auto"/>
          <w:highlight w:val="yellow"/>
        </w:rPr>
        <w:t>The c</w:t>
      </w:r>
      <w:r w:rsidRPr="00756604">
        <w:rPr>
          <w:color w:val="auto"/>
          <w:highlight w:val="yellow"/>
        </w:rPr>
        <w:t xml:space="preserve">olon will be </w:t>
      </w:r>
      <w:r>
        <w:rPr>
          <w:color w:val="auto"/>
          <w:highlight w:val="yellow"/>
        </w:rPr>
        <w:t xml:space="preserve">on the </w:t>
      </w:r>
      <w:r w:rsidRPr="00756604">
        <w:rPr>
          <w:color w:val="auto"/>
          <w:highlight w:val="yellow"/>
        </w:rPr>
        <w:t xml:space="preserve">left of midline and attached to the retroperitoneum </w:t>
      </w:r>
      <w:r w:rsidRPr="004F51B4">
        <w:rPr>
          <w:i/>
          <w:color w:val="auto"/>
          <w:highlight w:val="yellow"/>
        </w:rPr>
        <w:t>via</w:t>
      </w:r>
      <w:r w:rsidRPr="004F51B4">
        <w:rPr>
          <w:color w:val="auto"/>
          <w:highlight w:val="yellow"/>
        </w:rPr>
        <w:t xml:space="preserve"> the mesentery. </w:t>
      </w:r>
      <w:r w:rsidR="00515195" w:rsidRPr="00756604">
        <w:rPr>
          <w:color w:val="auto"/>
          <w:highlight w:val="yellow"/>
        </w:rPr>
        <w:t>After identification,</w:t>
      </w:r>
      <w:r>
        <w:rPr>
          <w:color w:val="auto"/>
          <w:highlight w:val="yellow"/>
        </w:rPr>
        <w:t xml:space="preserve"> withdraw</w:t>
      </w:r>
      <w:r w:rsidR="00515195" w:rsidRPr="00756604">
        <w:rPr>
          <w:color w:val="auto"/>
          <w:highlight w:val="yellow"/>
        </w:rPr>
        <w:t xml:space="preserve"> the blunt probe partially to facilitate colotomy.</w:t>
      </w:r>
      <w:r w:rsidR="00C95B86" w:rsidRPr="00756604">
        <w:rPr>
          <w:color w:val="auto"/>
          <w:highlight w:val="yellow"/>
        </w:rPr>
        <w:t xml:space="preserve"> </w:t>
      </w:r>
    </w:p>
    <w:p w:rsidR="00305429" w:rsidRPr="00756604" w:rsidRDefault="00305429" w:rsidP="00305429">
      <w:pPr>
        <w:pStyle w:val="ListParagraph"/>
        <w:widowControl/>
        <w:ind w:left="0"/>
        <w:rPr>
          <w:color w:val="auto"/>
          <w:highlight w:val="yellow"/>
        </w:rPr>
      </w:pPr>
    </w:p>
    <w:p w:rsidR="00BA7E0F" w:rsidRDefault="006F26E7" w:rsidP="00756604">
      <w:pPr>
        <w:pStyle w:val="ListParagraph"/>
        <w:widowControl/>
        <w:numPr>
          <w:ilvl w:val="1"/>
          <w:numId w:val="34"/>
        </w:numPr>
        <w:autoSpaceDE/>
        <w:autoSpaceDN/>
        <w:adjustRightInd/>
        <w:rPr>
          <w:color w:val="auto"/>
          <w:highlight w:val="yellow"/>
        </w:rPr>
      </w:pPr>
      <w:r w:rsidRPr="00756604">
        <w:rPr>
          <w:color w:val="auto"/>
          <w:highlight w:val="yellow"/>
        </w:rPr>
        <w:t>Perform transverse colotomy of the sigmoid colon.</w:t>
      </w:r>
    </w:p>
    <w:p w:rsidR="00305429" w:rsidRPr="00756604" w:rsidRDefault="00305429" w:rsidP="00305429">
      <w:pPr>
        <w:pStyle w:val="ListParagraph"/>
        <w:widowControl/>
        <w:autoSpaceDE/>
        <w:autoSpaceDN/>
        <w:adjustRightInd/>
        <w:ind w:left="0"/>
        <w:rPr>
          <w:color w:val="auto"/>
          <w:highlight w:val="yellow"/>
        </w:rPr>
      </w:pPr>
    </w:p>
    <w:p w:rsidR="00515195" w:rsidRDefault="006F26E7" w:rsidP="00756604">
      <w:pPr>
        <w:pStyle w:val="ListParagraph"/>
        <w:widowControl/>
        <w:numPr>
          <w:ilvl w:val="2"/>
          <w:numId w:val="34"/>
        </w:numPr>
        <w:autoSpaceDE/>
        <w:autoSpaceDN/>
        <w:adjustRightInd/>
        <w:rPr>
          <w:color w:val="auto"/>
          <w:highlight w:val="yellow"/>
        </w:rPr>
      </w:pPr>
      <w:r w:rsidRPr="00756604">
        <w:rPr>
          <w:color w:val="auto"/>
          <w:highlight w:val="yellow"/>
        </w:rPr>
        <w:t>Gently grasp the sigmoid colon superior to the pelvic inlet with atraumatic forceps</w:t>
      </w:r>
      <w:r w:rsidR="00AF74C8" w:rsidRPr="00756604">
        <w:rPr>
          <w:color w:val="auto"/>
          <w:highlight w:val="yellow"/>
        </w:rPr>
        <w:t xml:space="preserve"> </w:t>
      </w:r>
      <w:r w:rsidR="00E007B2" w:rsidRPr="00756604">
        <w:rPr>
          <w:color w:val="auto"/>
          <w:highlight w:val="yellow"/>
        </w:rPr>
        <w:t>(</w:t>
      </w:r>
      <w:r w:rsidR="00756604" w:rsidRPr="004B4D01">
        <w:rPr>
          <w:b/>
          <w:color w:val="auto"/>
          <w:highlight w:val="yellow"/>
        </w:rPr>
        <w:t>Figure 4A</w:t>
      </w:r>
      <w:r w:rsidR="00E007B2" w:rsidRPr="004B4D01">
        <w:rPr>
          <w:color w:val="auto"/>
          <w:highlight w:val="yellow"/>
        </w:rPr>
        <w:t>).</w:t>
      </w:r>
    </w:p>
    <w:p w:rsidR="00305429" w:rsidRPr="00756604" w:rsidRDefault="00305429" w:rsidP="00305429">
      <w:pPr>
        <w:pStyle w:val="ListParagraph"/>
        <w:widowControl/>
        <w:autoSpaceDE/>
        <w:autoSpaceDN/>
        <w:adjustRightInd/>
        <w:ind w:left="0"/>
        <w:rPr>
          <w:color w:val="auto"/>
          <w:highlight w:val="yellow"/>
        </w:rPr>
      </w:pPr>
    </w:p>
    <w:p w:rsidR="006F26E7" w:rsidRDefault="006F26E7" w:rsidP="00756604">
      <w:pPr>
        <w:pStyle w:val="ListParagraph"/>
        <w:widowControl/>
        <w:numPr>
          <w:ilvl w:val="2"/>
          <w:numId w:val="34"/>
        </w:numPr>
        <w:autoSpaceDE/>
        <w:autoSpaceDN/>
        <w:adjustRightInd/>
        <w:rPr>
          <w:color w:val="auto"/>
          <w:highlight w:val="yellow"/>
        </w:rPr>
      </w:pPr>
      <w:r w:rsidRPr="00756604">
        <w:rPr>
          <w:color w:val="auto"/>
          <w:highlight w:val="yellow"/>
        </w:rPr>
        <w:t xml:space="preserve">Using </w:t>
      </w:r>
      <w:r w:rsidR="00262AA4" w:rsidRPr="00756604">
        <w:rPr>
          <w:color w:val="auto"/>
          <w:highlight w:val="yellow"/>
        </w:rPr>
        <w:t xml:space="preserve">sharp </w:t>
      </w:r>
      <w:r w:rsidRPr="00756604">
        <w:rPr>
          <w:color w:val="auto"/>
          <w:highlight w:val="yellow"/>
        </w:rPr>
        <w:t>micro</w:t>
      </w:r>
      <w:r w:rsidR="004B4D01">
        <w:rPr>
          <w:color w:val="auto"/>
          <w:highlight w:val="yellow"/>
        </w:rPr>
        <w:t>-</w:t>
      </w:r>
      <w:r w:rsidRPr="00756604">
        <w:rPr>
          <w:color w:val="auto"/>
          <w:highlight w:val="yellow"/>
        </w:rPr>
        <w:t xml:space="preserve">scissors, make a cut across the sigmoid colon perpendicular to the direction of the colon and extending across 80-90% the </w:t>
      </w:r>
      <w:r w:rsidRPr="004B4D01">
        <w:rPr>
          <w:color w:val="auto"/>
          <w:highlight w:val="yellow"/>
        </w:rPr>
        <w:t>width of the colon.</w:t>
      </w:r>
      <w:r w:rsidR="00FB6447" w:rsidRPr="004B4D01">
        <w:rPr>
          <w:color w:val="auto"/>
          <w:highlight w:val="yellow"/>
        </w:rPr>
        <w:t xml:space="preserve"> </w:t>
      </w:r>
      <w:r w:rsidRPr="004B4D01">
        <w:rPr>
          <w:color w:val="auto"/>
          <w:highlight w:val="yellow"/>
        </w:rPr>
        <w:t xml:space="preserve">This will help prevent retraction of one end of the colon out of the surgical </w:t>
      </w:r>
      <w:proofErr w:type="gramStart"/>
      <w:r w:rsidRPr="004B4D01">
        <w:rPr>
          <w:color w:val="auto"/>
          <w:highlight w:val="yellow"/>
        </w:rPr>
        <w:t>field, and</w:t>
      </w:r>
      <w:proofErr w:type="gramEnd"/>
      <w:r w:rsidRPr="004B4D01">
        <w:rPr>
          <w:color w:val="auto"/>
          <w:highlight w:val="yellow"/>
        </w:rPr>
        <w:t xml:space="preserve"> facilitate repair</w:t>
      </w:r>
      <w:r w:rsidR="00AF74C8" w:rsidRPr="004B4D01">
        <w:rPr>
          <w:color w:val="auto"/>
          <w:highlight w:val="yellow"/>
        </w:rPr>
        <w:t xml:space="preserve"> </w:t>
      </w:r>
      <w:r w:rsidR="00E007B2" w:rsidRPr="004B4D01">
        <w:rPr>
          <w:color w:val="auto"/>
          <w:highlight w:val="yellow"/>
        </w:rPr>
        <w:t>(</w:t>
      </w:r>
      <w:r w:rsidR="00756604" w:rsidRPr="004B4D01">
        <w:rPr>
          <w:b/>
          <w:color w:val="auto"/>
          <w:highlight w:val="yellow"/>
        </w:rPr>
        <w:t>Figure 4B</w:t>
      </w:r>
      <w:r w:rsidR="00E007B2" w:rsidRPr="004B4D01">
        <w:rPr>
          <w:color w:val="auto"/>
          <w:highlight w:val="yellow"/>
        </w:rPr>
        <w:t>)</w:t>
      </w:r>
      <w:r w:rsidRPr="004B4D01">
        <w:rPr>
          <w:color w:val="auto"/>
          <w:highlight w:val="yellow"/>
        </w:rPr>
        <w:t>.</w:t>
      </w:r>
    </w:p>
    <w:p w:rsidR="00305429" w:rsidRPr="00756604" w:rsidRDefault="00305429" w:rsidP="00305429">
      <w:pPr>
        <w:pStyle w:val="ListParagraph"/>
        <w:widowControl/>
        <w:autoSpaceDE/>
        <w:autoSpaceDN/>
        <w:adjustRightInd/>
        <w:ind w:left="0"/>
        <w:rPr>
          <w:color w:val="auto"/>
          <w:highlight w:val="yellow"/>
        </w:rPr>
      </w:pPr>
    </w:p>
    <w:p w:rsidR="004B4D01" w:rsidRDefault="00676311" w:rsidP="00756604">
      <w:pPr>
        <w:pStyle w:val="ListParagraph"/>
        <w:widowControl/>
        <w:numPr>
          <w:ilvl w:val="2"/>
          <w:numId w:val="34"/>
        </w:numPr>
        <w:autoSpaceDE/>
        <w:autoSpaceDN/>
        <w:adjustRightInd/>
        <w:rPr>
          <w:color w:val="auto"/>
          <w:highlight w:val="yellow"/>
        </w:rPr>
      </w:pPr>
      <w:r w:rsidRPr="00756604">
        <w:rPr>
          <w:color w:val="auto"/>
          <w:highlight w:val="yellow"/>
        </w:rPr>
        <w:t xml:space="preserve">If a mesenteric </w:t>
      </w:r>
      <w:r w:rsidR="006F26E7" w:rsidRPr="00756604">
        <w:rPr>
          <w:color w:val="auto"/>
          <w:highlight w:val="yellow"/>
        </w:rPr>
        <w:t xml:space="preserve">blood vessel is injured </w:t>
      </w:r>
      <w:proofErr w:type="gramStart"/>
      <w:r w:rsidR="006F26E7" w:rsidRPr="00756604">
        <w:rPr>
          <w:color w:val="auto"/>
          <w:highlight w:val="yellow"/>
        </w:rPr>
        <w:t>during the course of</w:t>
      </w:r>
      <w:proofErr w:type="gramEnd"/>
      <w:r w:rsidR="006F26E7" w:rsidRPr="00756604">
        <w:rPr>
          <w:color w:val="auto"/>
          <w:highlight w:val="yellow"/>
        </w:rPr>
        <w:t xml:space="preserve"> the</w:t>
      </w:r>
      <w:r w:rsidRPr="00756604">
        <w:rPr>
          <w:color w:val="auto"/>
          <w:highlight w:val="yellow"/>
        </w:rPr>
        <w:t xml:space="preserve"> visceral rotation or</w:t>
      </w:r>
      <w:r w:rsidR="006F26E7" w:rsidRPr="00756604">
        <w:rPr>
          <w:color w:val="auto"/>
          <w:highlight w:val="yellow"/>
        </w:rPr>
        <w:t xml:space="preserve"> colotomy, </w:t>
      </w:r>
      <w:r w:rsidR="00262AA4" w:rsidRPr="00756604">
        <w:rPr>
          <w:color w:val="auto"/>
          <w:highlight w:val="yellow"/>
        </w:rPr>
        <w:t xml:space="preserve">gently </w:t>
      </w:r>
      <w:r w:rsidR="006F26E7" w:rsidRPr="00756604">
        <w:rPr>
          <w:color w:val="auto"/>
          <w:highlight w:val="yellow"/>
        </w:rPr>
        <w:t xml:space="preserve">hold pressure for up to </w:t>
      </w:r>
      <w:r w:rsidR="004B4D01">
        <w:rPr>
          <w:color w:val="auto"/>
          <w:highlight w:val="yellow"/>
        </w:rPr>
        <w:t>2</w:t>
      </w:r>
      <w:r w:rsidR="006F26E7" w:rsidRPr="00756604">
        <w:rPr>
          <w:color w:val="auto"/>
          <w:highlight w:val="yellow"/>
        </w:rPr>
        <w:t xml:space="preserve"> min with gauze</w:t>
      </w:r>
      <w:r w:rsidR="00262AA4" w:rsidRPr="00756604">
        <w:rPr>
          <w:color w:val="auto"/>
          <w:highlight w:val="yellow"/>
        </w:rPr>
        <w:t xml:space="preserve"> or a cotton-tipped applicator</w:t>
      </w:r>
      <w:r w:rsidR="006F26E7" w:rsidRPr="00756604">
        <w:rPr>
          <w:color w:val="auto"/>
          <w:highlight w:val="yellow"/>
        </w:rPr>
        <w:t xml:space="preserve">. </w:t>
      </w:r>
      <w:r w:rsidR="00262AA4" w:rsidRPr="00756604">
        <w:rPr>
          <w:color w:val="auto"/>
          <w:highlight w:val="yellow"/>
        </w:rPr>
        <w:t>I</w:t>
      </w:r>
      <w:r w:rsidR="006F26E7" w:rsidRPr="00756604">
        <w:rPr>
          <w:color w:val="auto"/>
          <w:highlight w:val="yellow"/>
        </w:rPr>
        <w:t>f bleeding persists after this</w:t>
      </w:r>
      <w:r w:rsidRPr="00756604">
        <w:rPr>
          <w:color w:val="auto"/>
          <w:highlight w:val="yellow"/>
        </w:rPr>
        <w:t xml:space="preserve"> time, place a figure-of-eight 8</w:t>
      </w:r>
      <w:r w:rsidR="006F26E7" w:rsidRPr="00756604">
        <w:rPr>
          <w:color w:val="auto"/>
          <w:highlight w:val="yellow"/>
        </w:rPr>
        <w:t xml:space="preserve">-0 monofilament suture around the point of bleeding. </w:t>
      </w:r>
    </w:p>
    <w:p w:rsidR="004B4D01" w:rsidRDefault="004B4D01" w:rsidP="004B4D01">
      <w:pPr>
        <w:pStyle w:val="ListParagraph"/>
        <w:widowControl/>
        <w:autoSpaceDE/>
        <w:autoSpaceDN/>
        <w:adjustRightInd/>
        <w:ind w:left="0"/>
        <w:rPr>
          <w:color w:val="auto"/>
          <w:highlight w:val="yellow"/>
        </w:rPr>
      </w:pPr>
    </w:p>
    <w:p w:rsidR="006F26E7" w:rsidRDefault="004B4D01" w:rsidP="004B4D01">
      <w:pPr>
        <w:pStyle w:val="ListParagraph"/>
        <w:widowControl/>
        <w:autoSpaceDE/>
        <w:autoSpaceDN/>
        <w:adjustRightInd/>
        <w:ind w:left="0"/>
        <w:rPr>
          <w:color w:val="auto"/>
          <w:highlight w:val="yellow"/>
        </w:rPr>
      </w:pPr>
      <w:r w:rsidRPr="004B4D01">
        <w:rPr>
          <w:color w:val="auto"/>
        </w:rPr>
        <w:t xml:space="preserve">NOTE: </w:t>
      </w:r>
      <w:r w:rsidR="00262AA4" w:rsidRPr="004B4D01">
        <w:rPr>
          <w:color w:val="auto"/>
        </w:rPr>
        <w:t xml:space="preserve">If </w:t>
      </w:r>
      <w:r w:rsidRPr="004B4D01">
        <w:rPr>
          <w:color w:val="auto"/>
        </w:rPr>
        <w:t xml:space="preserve">the </w:t>
      </w:r>
      <w:r w:rsidR="00262AA4" w:rsidRPr="004B4D01">
        <w:rPr>
          <w:color w:val="auto"/>
        </w:rPr>
        <w:t>bowel shows signs of necrosis or injury after this, terminate the procedure and euthanize the mouse</w:t>
      </w:r>
      <w:r w:rsidR="009910BA" w:rsidRPr="004B4D01">
        <w:rPr>
          <w:color w:val="auto"/>
        </w:rPr>
        <w:t xml:space="preserve"> using a humane method approved by your institutional animal use committee</w:t>
      </w:r>
      <w:r w:rsidR="00262AA4" w:rsidRPr="004B4D01">
        <w:rPr>
          <w:color w:val="auto"/>
        </w:rPr>
        <w:t>.</w:t>
      </w:r>
      <w:r w:rsidR="001E6F77" w:rsidRPr="004B4D01">
        <w:rPr>
          <w:color w:val="auto"/>
        </w:rPr>
        <w:t xml:space="preserve"> </w:t>
      </w:r>
    </w:p>
    <w:p w:rsidR="00305429" w:rsidRPr="00756604" w:rsidRDefault="00305429" w:rsidP="00305429">
      <w:pPr>
        <w:pStyle w:val="ListParagraph"/>
        <w:widowControl/>
        <w:autoSpaceDE/>
        <w:autoSpaceDN/>
        <w:adjustRightInd/>
        <w:ind w:left="0"/>
        <w:rPr>
          <w:color w:val="auto"/>
          <w:highlight w:val="yellow"/>
        </w:rPr>
      </w:pPr>
    </w:p>
    <w:p w:rsidR="006F26E7" w:rsidRDefault="006F26E7" w:rsidP="00756604">
      <w:pPr>
        <w:pStyle w:val="ListParagraph"/>
        <w:widowControl/>
        <w:numPr>
          <w:ilvl w:val="1"/>
          <w:numId w:val="34"/>
        </w:numPr>
        <w:autoSpaceDE/>
        <w:autoSpaceDN/>
        <w:adjustRightInd/>
        <w:rPr>
          <w:color w:val="auto"/>
          <w:highlight w:val="yellow"/>
        </w:rPr>
      </w:pPr>
      <w:r w:rsidRPr="00756604">
        <w:rPr>
          <w:color w:val="auto"/>
          <w:highlight w:val="yellow"/>
        </w:rPr>
        <w:t xml:space="preserve">Repair the sigmoid colotomy. </w:t>
      </w:r>
    </w:p>
    <w:p w:rsidR="00305429" w:rsidRPr="00756604" w:rsidRDefault="00305429" w:rsidP="00305429">
      <w:pPr>
        <w:pStyle w:val="ListParagraph"/>
        <w:widowControl/>
        <w:autoSpaceDE/>
        <w:autoSpaceDN/>
        <w:adjustRightInd/>
        <w:ind w:left="0"/>
        <w:rPr>
          <w:color w:val="auto"/>
          <w:highlight w:val="yellow"/>
        </w:rPr>
      </w:pPr>
    </w:p>
    <w:p w:rsidR="004B4D01" w:rsidRDefault="006F26E7" w:rsidP="00756604">
      <w:pPr>
        <w:pStyle w:val="ListParagraph"/>
        <w:widowControl/>
        <w:numPr>
          <w:ilvl w:val="2"/>
          <w:numId w:val="34"/>
        </w:numPr>
        <w:autoSpaceDE/>
        <w:autoSpaceDN/>
        <w:adjustRightInd/>
        <w:rPr>
          <w:color w:val="auto"/>
          <w:highlight w:val="yellow"/>
        </w:rPr>
      </w:pPr>
      <w:r w:rsidRPr="00756604">
        <w:rPr>
          <w:color w:val="auto"/>
          <w:highlight w:val="yellow"/>
        </w:rPr>
        <w:t>Using a</w:t>
      </w:r>
      <w:r w:rsidRPr="004B4D01">
        <w:rPr>
          <w:color w:val="auto"/>
          <w:highlight w:val="yellow"/>
        </w:rPr>
        <w:t xml:space="preserve"> Castro</w:t>
      </w:r>
      <w:r w:rsidR="004B4D01" w:rsidRPr="004B4D01">
        <w:rPr>
          <w:color w:val="auto"/>
          <w:highlight w:val="yellow"/>
        </w:rPr>
        <w:t>v</w:t>
      </w:r>
      <w:r w:rsidRPr="004B4D01">
        <w:rPr>
          <w:color w:val="auto"/>
          <w:highlight w:val="yellow"/>
        </w:rPr>
        <w:t xml:space="preserve">iejo needle driver, place </w:t>
      </w:r>
      <w:r w:rsidR="004B4D01" w:rsidRPr="004B4D01">
        <w:rPr>
          <w:color w:val="auto"/>
          <w:highlight w:val="yellow"/>
        </w:rPr>
        <w:t>5-6</w:t>
      </w:r>
      <w:r w:rsidR="00676311" w:rsidRPr="004B4D01">
        <w:rPr>
          <w:color w:val="auto"/>
          <w:highlight w:val="yellow"/>
        </w:rPr>
        <w:t xml:space="preserve"> simple</w:t>
      </w:r>
      <w:r w:rsidRPr="004B4D01">
        <w:rPr>
          <w:color w:val="auto"/>
          <w:highlight w:val="yellow"/>
        </w:rPr>
        <w:t xml:space="preserve"> interrupted 8-0 </w:t>
      </w:r>
      <w:r w:rsidR="004B4D01" w:rsidRPr="004B4D01">
        <w:rPr>
          <w:color w:val="auto"/>
          <w:highlight w:val="yellow"/>
        </w:rPr>
        <w:t>nonabsorbable polypropylene</w:t>
      </w:r>
      <w:r w:rsidRPr="004B4D01">
        <w:rPr>
          <w:color w:val="auto"/>
          <w:highlight w:val="yellow"/>
        </w:rPr>
        <w:t xml:space="preserve"> stitches </w:t>
      </w:r>
      <w:r w:rsidRPr="00756604">
        <w:rPr>
          <w:color w:val="auto"/>
          <w:highlight w:val="yellow"/>
        </w:rPr>
        <w:t>to repair the colo</w:t>
      </w:r>
      <w:r w:rsidR="003A20E7" w:rsidRPr="00756604">
        <w:rPr>
          <w:color w:val="auto"/>
          <w:highlight w:val="yellow"/>
        </w:rPr>
        <w:t>s</w:t>
      </w:r>
      <w:r w:rsidRPr="00756604">
        <w:rPr>
          <w:color w:val="auto"/>
          <w:highlight w:val="yellow"/>
        </w:rPr>
        <w:t xml:space="preserve">tomy. </w:t>
      </w:r>
      <w:r w:rsidR="003A20E7" w:rsidRPr="00756604">
        <w:rPr>
          <w:color w:val="auto"/>
          <w:highlight w:val="yellow"/>
        </w:rPr>
        <w:t>Place sut</w:t>
      </w:r>
      <w:r w:rsidR="00902387" w:rsidRPr="00756604">
        <w:rPr>
          <w:color w:val="auto"/>
          <w:highlight w:val="yellow"/>
        </w:rPr>
        <w:t>u</w:t>
      </w:r>
      <w:r w:rsidR="003A20E7" w:rsidRPr="00756604">
        <w:rPr>
          <w:color w:val="auto"/>
          <w:highlight w:val="yellow"/>
        </w:rPr>
        <w:t xml:space="preserve">res </w:t>
      </w:r>
      <w:r w:rsidR="00676311" w:rsidRPr="00756604">
        <w:rPr>
          <w:color w:val="auto"/>
          <w:highlight w:val="yellow"/>
        </w:rPr>
        <w:t>1</w:t>
      </w:r>
      <w:r w:rsidR="00902387" w:rsidRPr="00756604">
        <w:rPr>
          <w:color w:val="auto"/>
          <w:highlight w:val="yellow"/>
        </w:rPr>
        <w:t xml:space="preserve"> </w:t>
      </w:r>
      <w:r w:rsidR="00676311" w:rsidRPr="00756604">
        <w:rPr>
          <w:color w:val="auto"/>
          <w:highlight w:val="yellow"/>
        </w:rPr>
        <w:t>mm apart from each other with 0.5</w:t>
      </w:r>
      <w:r w:rsidR="000D121B" w:rsidRPr="00756604">
        <w:rPr>
          <w:color w:val="auto"/>
          <w:highlight w:val="yellow"/>
        </w:rPr>
        <w:t xml:space="preserve"> </w:t>
      </w:r>
      <w:r w:rsidR="00676311" w:rsidRPr="00756604">
        <w:rPr>
          <w:color w:val="auto"/>
          <w:highlight w:val="yellow"/>
        </w:rPr>
        <w:t>mm bites.</w:t>
      </w:r>
    </w:p>
    <w:p w:rsidR="004B4D01" w:rsidRDefault="00FB6447" w:rsidP="004B4D01">
      <w:pPr>
        <w:pStyle w:val="ListParagraph"/>
        <w:widowControl/>
        <w:autoSpaceDE/>
        <w:autoSpaceDN/>
        <w:adjustRightInd/>
        <w:ind w:left="0"/>
        <w:rPr>
          <w:color w:val="auto"/>
          <w:highlight w:val="yellow"/>
        </w:rPr>
      </w:pPr>
      <w:r w:rsidRPr="00756604">
        <w:rPr>
          <w:color w:val="auto"/>
          <w:highlight w:val="yellow"/>
        </w:rPr>
        <w:t xml:space="preserve"> </w:t>
      </w:r>
    </w:p>
    <w:p w:rsidR="006F26E7" w:rsidRDefault="00676311" w:rsidP="004B4D01">
      <w:pPr>
        <w:pStyle w:val="ListParagraph"/>
        <w:widowControl/>
        <w:numPr>
          <w:ilvl w:val="3"/>
          <w:numId w:val="34"/>
        </w:numPr>
        <w:autoSpaceDE/>
        <w:autoSpaceDN/>
        <w:adjustRightInd/>
        <w:rPr>
          <w:color w:val="auto"/>
          <w:highlight w:val="yellow"/>
        </w:rPr>
      </w:pPr>
      <w:r w:rsidRPr="00756604">
        <w:rPr>
          <w:color w:val="auto"/>
          <w:highlight w:val="yellow"/>
        </w:rPr>
        <w:t>Take care to avoid rolling the edges of bowel into the repair</w:t>
      </w:r>
      <w:r w:rsidR="003A20E7" w:rsidRPr="00756604">
        <w:rPr>
          <w:color w:val="auto"/>
          <w:highlight w:val="yellow"/>
        </w:rPr>
        <w:t xml:space="preserve"> by taking slightly more serosa than mucosa with each </w:t>
      </w:r>
      <w:r w:rsidR="003A20E7" w:rsidRPr="004B4D01">
        <w:rPr>
          <w:color w:val="auto"/>
          <w:highlight w:val="yellow"/>
        </w:rPr>
        <w:t>stitch</w:t>
      </w:r>
      <w:r w:rsidRPr="004B4D01">
        <w:rPr>
          <w:color w:val="auto"/>
          <w:highlight w:val="yellow"/>
        </w:rPr>
        <w:t>.</w:t>
      </w:r>
      <w:r w:rsidR="00FB6447" w:rsidRPr="004B4D01">
        <w:rPr>
          <w:color w:val="auto"/>
          <w:highlight w:val="yellow"/>
        </w:rPr>
        <w:t xml:space="preserve"> </w:t>
      </w:r>
      <w:r w:rsidR="003A20E7" w:rsidRPr="004B4D01">
        <w:rPr>
          <w:color w:val="auto"/>
          <w:highlight w:val="yellow"/>
        </w:rPr>
        <w:t>Leave the tails</w:t>
      </w:r>
      <w:r w:rsidR="006F26E7" w:rsidRPr="004B4D01">
        <w:rPr>
          <w:color w:val="auto"/>
          <w:highlight w:val="yellow"/>
        </w:rPr>
        <w:t xml:space="preserve"> 5 mm long. Take care not to accidentally catch surrounding bowel into the suture</w:t>
      </w:r>
      <w:r w:rsidR="00AF74C8" w:rsidRPr="004B4D01">
        <w:rPr>
          <w:color w:val="auto"/>
          <w:highlight w:val="yellow"/>
        </w:rPr>
        <w:t xml:space="preserve"> </w:t>
      </w:r>
      <w:r w:rsidR="00E007B2" w:rsidRPr="004B4D01">
        <w:rPr>
          <w:color w:val="auto"/>
          <w:highlight w:val="yellow"/>
        </w:rPr>
        <w:t>(</w:t>
      </w:r>
      <w:r w:rsidR="00756604" w:rsidRPr="004B4D01">
        <w:rPr>
          <w:b/>
          <w:color w:val="auto"/>
          <w:highlight w:val="yellow"/>
        </w:rPr>
        <w:t>Figure 4C</w:t>
      </w:r>
      <w:r w:rsidR="00E007B2" w:rsidRPr="004B4D01">
        <w:rPr>
          <w:color w:val="auto"/>
          <w:highlight w:val="yellow"/>
        </w:rPr>
        <w:t>)</w:t>
      </w:r>
      <w:r w:rsidR="006F26E7" w:rsidRPr="004B4D01">
        <w:rPr>
          <w:color w:val="auto"/>
          <w:highlight w:val="yellow"/>
        </w:rPr>
        <w:t>.</w:t>
      </w:r>
    </w:p>
    <w:p w:rsidR="00305429" w:rsidRPr="00756604" w:rsidRDefault="00305429" w:rsidP="00305429">
      <w:pPr>
        <w:pStyle w:val="ListParagraph"/>
        <w:widowControl/>
        <w:autoSpaceDE/>
        <w:autoSpaceDN/>
        <w:adjustRightInd/>
        <w:ind w:left="0"/>
        <w:rPr>
          <w:color w:val="auto"/>
          <w:highlight w:val="yellow"/>
        </w:rPr>
      </w:pPr>
    </w:p>
    <w:p w:rsidR="006F26E7" w:rsidRDefault="004B4D01" w:rsidP="004B4D01">
      <w:pPr>
        <w:pStyle w:val="ListParagraph"/>
        <w:widowControl/>
        <w:autoSpaceDE/>
        <w:autoSpaceDN/>
        <w:adjustRightInd/>
        <w:ind w:left="0"/>
        <w:rPr>
          <w:color w:val="auto"/>
          <w:highlight w:val="yellow"/>
        </w:rPr>
      </w:pPr>
      <w:r w:rsidRPr="00090AA4">
        <w:rPr>
          <w:color w:val="auto"/>
        </w:rPr>
        <w:t xml:space="preserve">NOTE: </w:t>
      </w:r>
      <w:r w:rsidR="006F26E7" w:rsidRPr="00090AA4">
        <w:rPr>
          <w:color w:val="auto"/>
        </w:rPr>
        <w:t xml:space="preserve">It is helpful to begin suturing at the near the mesenteric border </w:t>
      </w:r>
      <w:r w:rsidR="00EE27F0" w:rsidRPr="00090AA4">
        <w:rPr>
          <w:color w:val="auto"/>
        </w:rPr>
        <w:t>of the colotomy, saving the anti-</w:t>
      </w:r>
      <w:r w:rsidR="006F26E7" w:rsidRPr="00090AA4">
        <w:rPr>
          <w:color w:val="auto"/>
        </w:rPr>
        <w:t>mesenteric</w:t>
      </w:r>
      <w:r w:rsidRPr="00090AA4">
        <w:rPr>
          <w:color w:val="auto"/>
        </w:rPr>
        <w:t>-</w:t>
      </w:r>
      <w:r w:rsidR="006F26E7" w:rsidRPr="00090AA4">
        <w:rPr>
          <w:color w:val="auto"/>
        </w:rPr>
        <w:t>most portion of the colotomy for last.</w:t>
      </w:r>
    </w:p>
    <w:p w:rsidR="00305429" w:rsidRPr="00756604" w:rsidRDefault="00305429" w:rsidP="00305429">
      <w:pPr>
        <w:pStyle w:val="ListParagraph"/>
        <w:widowControl/>
        <w:autoSpaceDE/>
        <w:autoSpaceDN/>
        <w:adjustRightInd/>
        <w:ind w:left="0"/>
        <w:rPr>
          <w:color w:val="auto"/>
          <w:highlight w:val="yellow"/>
        </w:rPr>
      </w:pPr>
    </w:p>
    <w:p w:rsidR="006F26E7" w:rsidRDefault="006F26E7" w:rsidP="00756604">
      <w:pPr>
        <w:pStyle w:val="ListParagraph"/>
        <w:widowControl/>
        <w:numPr>
          <w:ilvl w:val="3"/>
          <w:numId w:val="34"/>
        </w:numPr>
        <w:autoSpaceDE/>
        <w:autoSpaceDN/>
        <w:adjustRightInd/>
        <w:rPr>
          <w:color w:val="auto"/>
          <w:highlight w:val="yellow"/>
        </w:rPr>
      </w:pPr>
      <w:r w:rsidRPr="00756604">
        <w:rPr>
          <w:color w:val="auto"/>
          <w:highlight w:val="yellow"/>
        </w:rPr>
        <w:t>As the repair progress</w:t>
      </w:r>
      <w:r w:rsidR="00902387" w:rsidRPr="00756604">
        <w:rPr>
          <w:color w:val="auto"/>
          <w:highlight w:val="yellow"/>
        </w:rPr>
        <w:t>es</w:t>
      </w:r>
      <w:r w:rsidRPr="00756604">
        <w:rPr>
          <w:color w:val="auto"/>
          <w:highlight w:val="yellow"/>
        </w:rPr>
        <w:t xml:space="preserve">, </w:t>
      </w:r>
      <w:r w:rsidR="003A20E7" w:rsidRPr="00756604">
        <w:rPr>
          <w:color w:val="auto"/>
          <w:highlight w:val="yellow"/>
        </w:rPr>
        <w:t xml:space="preserve">advance </w:t>
      </w:r>
      <w:r w:rsidRPr="00756604">
        <w:rPr>
          <w:color w:val="auto"/>
          <w:highlight w:val="yellow"/>
        </w:rPr>
        <w:t>the trans</w:t>
      </w:r>
      <w:r w:rsidR="00307A83" w:rsidRPr="00756604">
        <w:rPr>
          <w:color w:val="auto"/>
          <w:highlight w:val="yellow"/>
        </w:rPr>
        <w:t>-</w:t>
      </w:r>
      <w:r w:rsidRPr="00756604">
        <w:rPr>
          <w:color w:val="auto"/>
          <w:highlight w:val="yellow"/>
        </w:rPr>
        <w:t>anal</w:t>
      </w:r>
      <w:r w:rsidR="003A20E7" w:rsidRPr="00756604">
        <w:rPr>
          <w:color w:val="auto"/>
          <w:highlight w:val="yellow"/>
        </w:rPr>
        <w:t xml:space="preserve"> blunt-tipped dissection probe </w:t>
      </w:r>
      <w:r w:rsidRPr="00756604">
        <w:rPr>
          <w:color w:val="auto"/>
          <w:highlight w:val="yellow"/>
        </w:rPr>
        <w:t xml:space="preserve">to span the repair </w:t>
      </w:r>
      <w:r w:rsidR="00307A83" w:rsidRPr="00756604">
        <w:rPr>
          <w:color w:val="auto"/>
          <w:highlight w:val="yellow"/>
        </w:rPr>
        <w:t>before the final sutures are placed.</w:t>
      </w:r>
      <w:r w:rsidR="00FB6447" w:rsidRPr="00756604">
        <w:rPr>
          <w:color w:val="auto"/>
          <w:highlight w:val="yellow"/>
        </w:rPr>
        <w:t xml:space="preserve"> </w:t>
      </w:r>
      <w:r w:rsidR="00307A83" w:rsidRPr="00756604">
        <w:rPr>
          <w:color w:val="auto"/>
          <w:highlight w:val="yellow"/>
        </w:rPr>
        <w:t>This will help prevent too narrow a repair and d</w:t>
      </w:r>
      <w:r w:rsidRPr="00756604">
        <w:rPr>
          <w:color w:val="auto"/>
          <w:highlight w:val="yellow"/>
        </w:rPr>
        <w:t>ecreas</w:t>
      </w:r>
      <w:r w:rsidR="00307A83" w:rsidRPr="00756604">
        <w:rPr>
          <w:color w:val="auto"/>
          <w:highlight w:val="yellow"/>
        </w:rPr>
        <w:t>e</w:t>
      </w:r>
      <w:r w:rsidRPr="00756604">
        <w:rPr>
          <w:color w:val="auto"/>
          <w:highlight w:val="yellow"/>
        </w:rPr>
        <w:t xml:space="preserve"> rates of </w:t>
      </w:r>
      <w:r w:rsidR="00307A83" w:rsidRPr="00756604">
        <w:rPr>
          <w:color w:val="auto"/>
          <w:highlight w:val="yellow"/>
        </w:rPr>
        <w:t xml:space="preserve">anastomotic </w:t>
      </w:r>
      <w:r w:rsidRPr="00756604">
        <w:rPr>
          <w:color w:val="auto"/>
          <w:highlight w:val="yellow"/>
        </w:rPr>
        <w:t>stricture.</w:t>
      </w:r>
    </w:p>
    <w:p w:rsidR="00305429" w:rsidRPr="00756604" w:rsidRDefault="00305429" w:rsidP="00305429">
      <w:pPr>
        <w:pStyle w:val="ListParagraph"/>
        <w:widowControl/>
        <w:autoSpaceDE/>
        <w:autoSpaceDN/>
        <w:adjustRightInd/>
        <w:ind w:left="0"/>
        <w:rPr>
          <w:color w:val="auto"/>
          <w:highlight w:val="yellow"/>
        </w:rPr>
      </w:pPr>
    </w:p>
    <w:p w:rsidR="006F26E7" w:rsidRDefault="006F26E7" w:rsidP="00756604">
      <w:pPr>
        <w:pStyle w:val="ListParagraph"/>
        <w:widowControl/>
        <w:numPr>
          <w:ilvl w:val="1"/>
          <w:numId w:val="34"/>
        </w:numPr>
        <w:autoSpaceDE/>
        <w:autoSpaceDN/>
        <w:adjustRightInd/>
        <w:rPr>
          <w:color w:val="auto"/>
          <w:highlight w:val="yellow"/>
        </w:rPr>
      </w:pPr>
      <w:r w:rsidRPr="00756604">
        <w:rPr>
          <w:color w:val="auto"/>
          <w:highlight w:val="yellow"/>
        </w:rPr>
        <w:t xml:space="preserve">Using a 10 </w:t>
      </w:r>
      <w:r w:rsidR="00756604">
        <w:rPr>
          <w:color w:val="auto"/>
          <w:highlight w:val="yellow"/>
        </w:rPr>
        <w:t>mL</w:t>
      </w:r>
      <w:r w:rsidRPr="00756604">
        <w:rPr>
          <w:color w:val="auto"/>
          <w:highlight w:val="yellow"/>
        </w:rPr>
        <w:t xml:space="preserve"> syringe filled with warmed saline, irrigate the </w:t>
      </w:r>
      <w:r w:rsidR="00307A83" w:rsidRPr="00756604">
        <w:rPr>
          <w:color w:val="auto"/>
          <w:highlight w:val="yellow"/>
        </w:rPr>
        <w:t>abdomen</w:t>
      </w:r>
      <w:r w:rsidRPr="00756604">
        <w:rPr>
          <w:color w:val="auto"/>
          <w:highlight w:val="yellow"/>
        </w:rPr>
        <w:t xml:space="preserve"> several times. If the surface underneath the mouse becomes soaked, </w:t>
      </w:r>
      <w:r w:rsidR="00262AA4" w:rsidRPr="00756604">
        <w:rPr>
          <w:color w:val="auto"/>
          <w:highlight w:val="yellow"/>
        </w:rPr>
        <w:t xml:space="preserve">dry the mouse or </w:t>
      </w:r>
      <w:r w:rsidRPr="00756604">
        <w:rPr>
          <w:color w:val="auto"/>
          <w:highlight w:val="yellow"/>
        </w:rPr>
        <w:t>move the mo</w:t>
      </w:r>
      <w:r w:rsidR="00262AA4" w:rsidRPr="00756604">
        <w:rPr>
          <w:color w:val="auto"/>
          <w:highlight w:val="yellow"/>
        </w:rPr>
        <w:t>use to a dry surface</w:t>
      </w:r>
      <w:r w:rsidRPr="00756604">
        <w:rPr>
          <w:color w:val="auto"/>
          <w:highlight w:val="yellow"/>
        </w:rPr>
        <w:t xml:space="preserve"> </w:t>
      </w:r>
      <w:proofErr w:type="gramStart"/>
      <w:r w:rsidRPr="00756604">
        <w:rPr>
          <w:color w:val="auto"/>
          <w:highlight w:val="yellow"/>
        </w:rPr>
        <w:t>in order to</w:t>
      </w:r>
      <w:proofErr w:type="gramEnd"/>
      <w:r w:rsidRPr="00756604">
        <w:rPr>
          <w:color w:val="auto"/>
          <w:highlight w:val="yellow"/>
        </w:rPr>
        <w:t xml:space="preserve"> avoid hypothermia.</w:t>
      </w:r>
    </w:p>
    <w:p w:rsidR="00305429" w:rsidRPr="00756604" w:rsidRDefault="00305429" w:rsidP="00305429">
      <w:pPr>
        <w:pStyle w:val="ListParagraph"/>
        <w:widowControl/>
        <w:autoSpaceDE/>
        <w:autoSpaceDN/>
        <w:adjustRightInd/>
        <w:ind w:left="0"/>
        <w:rPr>
          <w:color w:val="auto"/>
          <w:highlight w:val="yellow"/>
        </w:rPr>
      </w:pPr>
    </w:p>
    <w:p w:rsidR="006F26E7" w:rsidRDefault="006F26E7" w:rsidP="00756604">
      <w:pPr>
        <w:pStyle w:val="ListParagraph"/>
        <w:widowControl/>
        <w:numPr>
          <w:ilvl w:val="2"/>
          <w:numId w:val="34"/>
        </w:numPr>
        <w:autoSpaceDE/>
        <w:autoSpaceDN/>
        <w:adjustRightInd/>
        <w:rPr>
          <w:color w:val="auto"/>
          <w:highlight w:val="yellow"/>
        </w:rPr>
      </w:pPr>
      <w:r w:rsidRPr="00756604">
        <w:rPr>
          <w:color w:val="auto"/>
          <w:highlight w:val="yellow"/>
        </w:rPr>
        <w:t>Use a sterile gauze placed over the incision to soak up excess irrigation.</w:t>
      </w:r>
    </w:p>
    <w:p w:rsidR="00305429" w:rsidRPr="00756604" w:rsidRDefault="00305429" w:rsidP="00305429">
      <w:pPr>
        <w:pStyle w:val="ListParagraph"/>
        <w:widowControl/>
        <w:autoSpaceDE/>
        <w:autoSpaceDN/>
        <w:adjustRightInd/>
        <w:ind w:left="0"/>
        <w:rPr>
          <w:color w:val="auto"/>
          <w:highlight w:val="yellow"/>
        </w:rPr>
      </w:pPr>
    </w:p>
    <w:p w:rsidR="00BB5065" w:rsidRDefault="00BB5065" w:rsidP="00756604">
      <w:pPr>
        <w:pStyle w:val="ListParagraph"/>
        <w:widowControl/>
        <w:numPr>
          <w:ilvl w:val="2"/>
          <w:numId w:val="34"/>
        </w:numPr>
        <w:autoSpaceDE/>
        <w:autoSpaceDN/>
        <w:adjustRightInd/>
        <w:rPr>
          <w:color w:val="auto"/>
          <w:highlight w:val="yellow"/>
        </w:rPr>
      </w:pPr>
      <w:r w:rsidRPr="00756604">
        <w:rPr>
          <w:color w:val="auto"/>
          <w:highlight w:val="yellow"/>
        </w:rPr>
        <w:t>At the final irrigation, fill the abdomen with sterile</w:t>
      </w:r>
      <w:r w:rsidR="003B648F" w:rsidRPr="00756604">
        <w:rPr>
          <w:color w:val="auto"/>
          <w:highlight w:val="yellow"/>
        </w:rPr>
        <w:t xml:space="preserve"> saline</w:t>
      </w:r>
      <w:r w:rsidRPr="00756604">
        <w:rPr>
          <w:color w:val="auto"/>
          <w:highlight w:val="yellow"/>
        </w:rPr>
        <w:t>.</w:t>
      </w:r>
      <w:r w:rsidR="00FB6447" w:rsidRPr="00756604">
        <w:rPr>
          <w:color w:val="auto"/>
          <w:highlight w:val="yellow"/>
        </w:rPr>
        <w:t xml:space="preserve"> </w:t>
      </w:r>
      <w:r w:rsidRPr="00756604">
        <w:rPr>
          <w:color w:val="auto"/>
          <w:highlight w:val="yellow"/>
        </w:rPr>
        <w:t>Carefully advance a lubricated 18</w:t>
      </w:r>
      <w:r w:rsidR="000D121B" w:rsidRPr="00756604">
        <w:rPr>
          <w:color w:val="auto"/>
          <w:highlight w:val="yellow"/>
        </w:rPr>
        <w:t xml:space="preserve"> </w:t>
      </w:r>
      <w:r w:rsidR="004B4D01">
        <w:rPr>
          <w:color w:val="auto"/>
          <w:highlight w:val="yellow"/>
        </w:rPr>
        <w:t xml:space="preserve">G </w:t>
      </w:r>
      <w:proofErr w:type="spellStart"/>
      <w:r w:rsidRPr="00756604">
        <w:rPr>
          <w:color w:val="auto"/>
          <w:highlight w:val="yellow"/>
        </w:rPr>
        <w:t>angiocath</w:t>
      </w:r>
      <w:r w:rsidR="002E085F" w:rsidRPr="00756604">
        <w:rPr>
          <w:color w:val="auto"/>
          <w:highlight w:val="yellow"/>
        </w:rPr>
        <w:t>eter</w:t>
      </w:r>
      <w:proofErr w:type="spellEnd"/>
      <w:r w:rsidRPr="00756604">
        <w:rPr>
          <w:color w:val="auto"/>
          <w:highlight w:val="yellow"/>
        </w:rPr>
        <w:t xml:space="preserve"> into the rectum and inflate with 0.5-1</w:t>
      </w:r>
      <w:r w:rsidR="000D121B" w:rsidRPr="00756604">
        <w:rPr>
          <w:color w:val="auto"/>
          <w:highlight w:val="yellow"/>
        </w:rPr>
        <w:t xml:space="preserve"> </w:t>
      </w:r>
      <w:r w:rsidRPr="00756604">
        <w:rPr>
          <w:color w:val="auto"/>
          <w:highlight w:val="yellow"/>
        </w:rPr>
        <w:t>c</w:t>
      </w:r>
      <w:r w:rsidR="00090AA4">
        <w:rPr>
          <w:color w:val="auto"/>
          <w:highlight w:val="yellow"/>
        </w:rPr>
        <w:t>m</w:t>
      </w:r>
      <w:r w:rsidR="00090AA4" w:rsidRPr="00090AA4">
        <w:rPr>
          <w:color w:val="auto"/>
          <w:highlight w:val="yellow"/>
          <w:vertAlign w:val="superscript"/>
        </w:rPr>
        <w:t>3</w:t>
      </w:r>
      <w:r w:rsidRPr="00756604">
        <w:rPr>
          <w:color w:val="auto"/>
          <w:highlight w:val="yellow"/>
        </w:rPr>
        <w:t xml:space="preserve"> of air.</w:t>
      </w:r>
      <w:r w:rsidR="00FB6447" w:rsidRPr="00756604">
        <w:rPr>
          <w:color w:val="auto"/>
          <w:highlight w:val="yellow"/>
        </w:rPr>
        <w:t xml:space="preserve"> </w:t>
      </w:r>
      <w:r w:rsidRPr="00756604">
        <w:rPr>
          <w:color w:val="auto"/>
          <w:highlight w:val="yellow"/>
        </w:rPr>
        <w:t xml:space="preserve">This will demonstrate any leaks in the anastomosis than can be repaired with another interrupted </w:t>
      </w:r>
      <w:r w:rsidR="00090AA4">
        <w:rPr>
          <w:color w:val="auto"/>
          <w:highlight w:val="yellow"/>
        </w:rPr>
        <w:t>polypropylene</w:t>
      </w:r>
      <w:r w:rsidRPr="00756604">
        <w:rPr>
          <w:color w:val="auto"/>
          <w:highlight w:val="yellow"/>
        </w:rPr>
        <w:t xml:space="preserve"> suture using the sterile probe to span the anastomosis. </w:t>
      </w:r>
    </w:p>
    <w:p w:rsidR="00305429" w:rsidRPr="00756604" w:rsidRDefault="00305429" w:rsidP="00305429">
      <w:pPr>
        <w:pStyle w:val="ListParagraph"/>
        <w:widowControl/>
        <w:autoSpaceDE/>
        <w:autoSpaceDN/>
        <w:adjustRightInd/>
        <w:ind w:left="0"/>
        <w:rPr>
          <w:color w:val="auto"/>
          <w:highlight w:val="yellow"/>
        </w:rPr>
      </w:pPr>
    </w:p>
    <w:p w:rsidR="00BB5065" w:rsidRDefault="00BB5065" w:rsidP="00756604">
      <w:pPr>
        <w:pStyle w:val="ListParagraph"/>
        <w:widowControl/>
        <w:numPr>
          <w:ilvl w:val="2"/>
          <w:numId w:val="34"/>
        </w:numPr>
        <w:autoSpaceDE/>
        <w:autoSpaceDN/>
        <w:adjustRightInd/>
        <w:rPr>
          <w:color w:val="auto"/>
        </w:rPr>
      </w:pPr>
      <w:r w:rsidRPr="00090AA4">
        <w:rPr>
          <w:color w:val="auto"/>
          <w:highlight w:val="yellow"/>
        </w:rPr>
        <w:t xml:space="preserve">Deflate the colon using the </w:t>
      </w:r>
      <w:proofErr w:type="spellStart"/>
      <w:r w:rsidRPr="00090AA4">
        <w:rPr>
          <w:color w:val="auto"/>
          <w:highlight w:val="yellow"/>
        </w:rPr>
        <w:t>angiocath</w:t>
      </w:r>
      <w:r w:rsidR="002E085F" w:rsidRPr="00090AA4">
        <w:rPr>
          <w:color w:val="auto"/>
          <w:highlight w:val="yellow"/>
        </w:rPr>
        <w:t>eter</w:t>
      </w:r>
      <w:proofErr w:type="spellEnd"/>
      <w:r w:rsidRPr="00090AA4">
        <w:rPr>
          <w:color w:val="auto"/>
          <w:highlight w:val="yellow"/>
        </w:rPr>
        <w:t xml:space="preserve"> before removal.</w:t>
      </w:r>
    </w:p>
    <w:p w:rsidR="00305429" w:rsidRPr="00756604" w:rsidRDefault="00305429" w:rsidP="00305429">
      <w:pPr>
        <w:pStyle w:val="ListParagraph"/>
        <w:widowControl/>
        <w:autoSpaceDE/>
        <w:autoSpaceDN/>
        <w:adjustRightInd/>
        <w:ind w:left="0"/>
        <w:rPr>
          <w:color w:val="auto"/>
        </w:rPr>
      </w:pPr>
    </w:p>
    <w:p w:rsidR="00BB5065" w:rsidRDefault="006F26E7" w:rsidP="00756604">
      <w:pPr>
        <w:pStyle w:val="ListParagraph"/>
        <w:widowControl/>
        <w:numPr>
          <w:ilvl w:val="1"/>
          <w:numId w:val="34"/>
        </w:numPr>
        <w:autoSpaceDE/>
        <w:autoSpaceDN/>
        <w:adjustRightInd/>
        <w:rPr>
          <w:color w:val="auto"/>
        </w:rPr>
      </w:pPr>
      <w:r w:rsidRPr="00756604">
        <w:rPr>
          <w:color w:val="auto"/>
        </w:rPr>
        <w:t xml:space="preserve">Make sure that there is no active bleeding. If there is, </w:t>
      </w:r>
      <w:r w:rsidR="00676311" w:rsidRPr="00756604">
        <w:rPr>
          <w:color w:val="auto"/>
        </w:rPr>
        <w:t>apply gentle</w:t>
      </w:r>
      <w:r w:rsidRPr="00756604">
        <w:rPr>
          <w:color w:val="auto"/>
        </w:rPr>
        <w:t xml:space="preserve"> pressure directly onto the </w:t>
      </w:r>
      <w:r w:rsidR="00676311" w:rsidRPr="00756604">
        <w:rPr>
          <w:color w:val="auto"/>
        </w:rPr>
        <w:t>point of bleeding</w:t>
      </w:r>
      <w:r w:rsidR="00262AA4" w:rsidRPr="00756604">
        <w:rPr>
          <w:color w:val="auto"/>
        </w:rPr>
        <w:t xml:space="preserve"> for</w:t>
      </w:r>
      <w:r w:rsidR="000D121B" w:rsidRPr="00756604">
        <w:rPr>
          <w:color w:val="auto"/>
        </w:rPr>
        <w:t xml:space="preserve"> 1-2 min</w:t>
      </w:r>
      <w:r w:rsidR="00676311" w:rsidRPr="00756604">
        <w:rPr>
          <w:color w:val="auto"/>
        </w:rPr>
        <w:t xml:space="preserve">. </w:t>
      </w:r>
      <w:r w:rsidR="003A20E7" w:rsidRPr="00756604">
        <w:rPr>
          <w:color w:val="auto"/>
        </w:rPr>
        <w:t>Place</w:t>
      </w:r>
      <w:r w:rsidR="00676311" w:rsidRPr="00756604">
        <w:rPr>
          <w:color w:val="auto"/>
        </w:rPr>
        <w:t xml:space="preserve"> hemostatic suture</w:t>
      </w:r>
      <w:r w:rsidR="00262AA4" w:rsidRPr="00756604">
        <w:rPr>
          <w:color w:val="auto"/>
        </w:rPr>
        <w:t xml:space="preserve"> as described above if bleeding continues.</w:t>
      </w:r>
    </w:p>
    <w:p w:rsidR="00305429" w:rsidRPr="00756604" w:rsidRDefault="00305429" w:rsidP="00305429">
      <w:pPr>
        <w:pStyle w:val="ListParagraph"/>
        <w:widowControl/>
        <w:autoSpaceDE/>
        <w:autoSpaceDN/>
        <w:adjustRightInd/>
        <w:ind w:left="0"/>
        <w:rPr>
          <w:color w:val="auto"/>
        </w:rPr>
      </w:pPr>
    </w:p>
    <w:p w:rsidR="006F26E7" w:rsidRDefault="00262AA4" w:rsidP="00756604">
      <w:pPr>
        <w:pStyle w:val="ListParagraph"/>
        <w:widowControl/>
        <w:numPr>
          <w:ilvl w:val="1"/>
          <w:numId w:val="34"/>
        </w:numPr>
        <w:autoSpaceDE/>
        <w:autoSpaceDN/>
        <w:adjustRightInd/>
        <w:rPr>
          <w:color w:val="auto"/>
          <w:highlight w:val="yellow"/>
        </w:rPr>
      </w:pPr>
      <w:r w:rsidRPr="00756604">
        <w:rPr>
          <w:color w:val="auto"/>
          <w:highlight w:val="yellow"/>
        </w:rPr>
        <w:t>G</w:t>
      </w:r>
      <w:r w:rsidR="00676311" w:rsidRPr="00756604">
        <w:rPr>
          <w:color w:val="auto"/>
          <w:highlight w:val="yellow"/>
        </w:rPr>
        <w:t>ently return</w:t>
      </w:r>
      <w:r w:rsidR="006F26E7" w:rsidRPr="00756604">
        <w:rPr>
          <w:color w:val="auto"/>
          <w:highlight w:val="yellow"/>
        </w:rPr>
        <w:t xml:space="preserve"> the medialized viscera to its normal </w:t>
      </w:r>
      <w:r w:rsidR="006F26E7" w:rsidRPr="00090AA4">
        <w:rPr>
          <w:color w:val="auto"/>
          <w:highlight w:val="yellow"/>
        </w:rPr>
        <w:t>anatomic position</w:t>
      </w:r>
      <w:r w:rsidR="00E007B2" w:rsidRPr="00090AA4">
        <w:rPr>
          <w:color w:val="auto"/>
          <w:highlight w:val="yellow"/>
        </w:rPr>
        <w:t xml:space="preserve"> (</w:t>
      </w:r>
      <w:r w:rsidR="00756604" w:rsidRPr="00090AA4">
        <w:rPr>
          <w:b/>
          <w:color w:val="auto"/>
          <w:highlight w:val="yellow"/>
        </w:rPr>
        <w:t>Figure 5A</w:t>
      </w:r>
      <w:r w:rsidR="00E007B2" w:rsidRPr="00090AA4">
        <w:rPr>
          <w:color w:val="auto"/>
          <w:highlight w:val="yellow"/>
        </w:rPr>
        <w:t>)</w:t>
      </w:r>
      <w:r w:rsidR="006F26E7" w:rsidRPr="00090AA4">
        <w:rPr>
          <w:color w:val="auto"/>
          <w:highlight w:val="yellow"/>
        </w:rPr>
        <w:t>.</w:t>
      </w:r>
    </w:p>
    <w:p w:rsidR="00305429" w:rsidRPr="00756604" w:rsidRDefault="00305429" w:rsidP="00305429">
      <w:pPr>
        <w:pStyle w:val="ListParagraph"/>
        <w:widowControl/>
        <w:autoSpaceDE/>
        <w:autoSpaceDN/>
        <w:adjustRightInd/>
        <w:ind w:left="0"/>
        <w:rPr>
          <w:color w:val="auto"/>
          <w:highlight w:val="yellow"/>
        </w:rPr>
      </w:pPr>
    </w:p>
    <w:p w:rsidR="006F26E7" w:rsidRDefault="006F26E7" w:rsidP="00756604">
      <w:pPr>
        <w:pStyle w:val="ListParagraph"/>
        <w:widowControl/>
        <w:numPr>
          <w:ilvl w:val="1"/>
          <w:numId w:val="34"/>
        </w:numPr>
        <w:autoSpaceDE/>
        <w:autoSpaceDN/>
        <w:adjustRightInd/>
        <w:rPr>
          <w:color w:val="auto"/>
          <w:highlight w:val="yellow"/>
        </w:rPr>
      </w:pPr>
      <w:r w:rsidRPr="00756604">
        <w:rPr>
          <w:color w:val="auto"/>
          <w:highlight w:val="yellow"/>
        </w:rPr>
        <w:t xml:space="preserve">Close the abdominal </w:t>
      </w:r>
      <w:r w:rsidRPr="00090AA4">
        <w:rPr>
          <w:color w:val="auto"/>
          <w:highlight w:val="yellow"/>
        </w:rPr>
        <w:t>incision</w:t>
      </w:r>
      <w:r w:rsidR="00E007B2" w:rsidRPr="00090AA4">
        <w:rPr>
          <w:color w:val="auto"/>
          <w:highlight w:val="yellow"/>
        </w:rPr>
        <w:t xml:space="preserve"> (</w:t>
      </w:r>
      <w:r w:rsidR="00756604" w:rsidRPr="00090AA4">
        <w:rPr>
          <w:b/>
          <w:color w:val="auto"/>
          <w:highlight w:val="yellow"/>
        </w:rPr>
        <w:t>Figure 5B</w:t>
      </w:r>
      <w:r w:rsidR="00E007B2" w:rsidRPr="00090AA4">
        <w:rPr>
          <w:color w:val="auto"/>
          <w:highlight w:val="yellow"/>
        </w:rPr>
        <w:t>)</w:t>
      </w:r>
      <w:r w:rsidRPr="00090AA4">
        <w:rPr>
          <w:color w:val="auto"/>
          <w:highlight w:val="yellow"/>
        </w:rPr>
        <w:t>.</w:t>
      </w:r>
    </w:p>
    <w:p w:rsidR="00305429" w:rsidRPr="00756604" w:rsidRDefault="00305429" w:rsidP="00305429">
      <w:pPr>
        <w:pStyle w:val="ListParagraph"/>
        <w:widowControl/>
        <w:autoSpaceDE/>
        <w:autoSpaceDN/>
        <w:adjustRightInd/>
        <w:ind w:left="0"/>
        <w:rPr>
          <w:color w:val="auto"/>
          <w:highlight w:val="yellow"/>
        </w:rPr>
      </w:pPr>
    </w:p>
    <w:p w:rsidR="006F26E7" w:rsidRDefault="00676311" w:rsidP="00756604">
      <w:pPr>
        <w:pStyle w:val="ListParagraph"/>
        <w:widowControl/>
        <w:numPr>
          <w:ilvl w:val="2"/>
          <w:numId w:val="34"/>
        </w:numPr>
        <w:autoSpaceDE/>
        <w:autoSpaceDN/>
        <w:adjustRightInd/>
        <w:rPr>
          <w:color w:val="auto"/>
          <w:highlight w:val="yellow"/>
        </w:rPr>
      </w:pPr>
      <w:r w:rsidRPr="00756604">
        <w:rPr>
          <w:color w:val="auto"/>
          <w:highlight w:val="yellow"/>
        </w:rPr>
        <w:t>Using 4</w:t>
      </w:r>
      <w:r w:rsidR="006F26E7" w:rsidRPr="00756604">
        <w:rPr>
          <w:color w:val="auto"/>
          <w:highlight w:val="yellow"/>
        </w:rPr>
        <w:t>-0 absorbable braided suture</w:t>
      </w:r>
      <w:r w:rsidR="00090AA4">
        <w:rPr>
          <w:color w:val="auto"/>
          <w:highlight w:val="yellow"/>
        </w:rPr>
        <w:t>s</w:t>
      </w:r>
      <w:r w:rsidR="006F26E7" w:rsidRPr="00756604">
        <w:rPr>
          <w:color w:val="auto"/>
          <w:highlight w:val="yellow"/>
        </w:rPr>
        <w:t xml:space="preserve">, place a running </w:t>
      </w:r>
      <w:r w:rsidR="00262AA4" w:rsidRPr="00756604">
        <w:rPr>
          <w:color w:val="auto"/>
          <w:highlight w:val="yellow"/>
        </w:rPr>
        <w:t>suture along t</w:t>
      </w:r>
      <w:r w:rsidR="006F26E7" w:rsidRPr="00756604">
        <w:rPr>
          <w:color w:val="auto"/>
          <w:highlight w:val="yellow"/>
        </w:rPr>
        <w:t xml:space="preserve">he muscular layer </w:t>
      </w:r>
      <w:r w:rsidR="00262AA4" w:rsidRPr="00756604">
        <w:rPr>
          <w:color w:val="auto"/>
          <w:highlight w:val="yellow"/>
        </w:rPr>
        <w:t>of the abdominal wall starting at the top of the incision and finishing at the inferior aspect of the incision.</w:t>
      </w:r>
      <w:r w:rsidR="00090AA4">
        <w:rPr>
          <w:color w:val="auto"/>
          <w:highlight w:val="yellow"/>
        </w:rPr>
        <w:t xml:space="preserve"> Install a</w:t>
      </w:r>
      <w:r w:rsidR="00262AA4" w:rsidRPr="00756604">
        <w:rPr>
          <w:color w:val="auto"/>
          <w:highlight w:val="yellow"/>
        </w:rPr>
        <w:t xml:space="preserve"> tie and cut </w:t>
      </w:r>
      <w:r w:rsidR="00090AA4">
        <w:rPr>
          <w:color w:val="auto"/>
          <w:highlight w:val="yellow"/>
        </w:rPr>
        <w:t xml:space="preserve">the </w:t>
      </w:r>
      <w:r w:rsidR="00262AA4" w:rsidRPr="00756604">
        <w:rPr>
          <w:color w:val="auto"/>
          <w:highlight w:val="yellow"/>
        </w:rPr>
        <w:t>suture leaving 5</w:t>
      </w:r>
      <w:r w:rsidR="000D121B" w:rsidRPr="00756604">
        <w:rPr>
          <w:color w:val="auto"/>
          <w:highlight w:val="yellow"/>
        </w:rPr>
        <w:t xml:space="preserve"> </w:t>
      </w:r>
      <w:r w:rsidR="00262AA4" w:rsidRPr="00756604">
        <w:rPr>
          <w:color w:val="auto"/>
          <w:highlight w:val="yellow"/>
        </w:rPr>
        <w:t>mm tails.</w:t>
      </w:r>
    </w:p>
    <w:p w:rsidR="00305429" w:rsidRPr="00756604" w:rsidRDefault="00305429" w:rsidP="00305429">
      <w:pPr>
        <w:pStyle w:val="ListParagraph"/>
        <w:widowControl/>
        <w:autoSpaceDE/>
        <w:autoSpaceDN/>
        <w:adjustRightInd/>
        <w:ind w:left="0"/>
        <w:rPr>
          <w:color w:val="auto"/>
          <w:highlight w:val="yellow"/>
        </w:rPr>
      </w:pPr>
    </w:p>
    <w:p w:rsidR="006F26E7" w:rsidRPr="00090AA4" w:rsidRDefault="00090AA4" w:rsidP="00090AA4">
      <w:pPr>
        <w:pStyle w:val="ListParagraph"/>
        <w:widowControl/>
        <w:autoSpaceDE/>
        <w:autoSpaceDN/>
        <w:adjustRightInd/>
        <w:ind w:left="0"/>
        <w:rPr>
          <w:color w:val="auto"/>
        </w:rPr>
      </w:pPr>
      <w:r w:rsidRPr="00090AA4">
        <w:rPr>
          <w:color w:val="auto"/>
        </w:rPr>
        <w:t xml:space="preserve">NOTE: </w:t>
      </w:r>
      <w:r w:rsidR="00262AA4" w:rsidRPr="00090AA4">
        <w:rPr>
          <w:color w:val="auto"/>
        </w:rPr>
        <w:t xml:space="preserve">Do not </w:t>
      </w:r>
      <w:r w:rsidR="00676311" w:rsidRPr="00090AA4">
        <w:rPr>
          <w:color w:val="auto"/>
        </w:rPr>
        <w:t>accidentally incorporate</w:t>
      </w:r>
      <w:r w:rsidR="006F26E7" w:rsidRPr="00090AA4">
        <w:rPr>
          <w:color w:val="auto"/>
        </w:rPr>
        <w:t xml:space="preserve"> intestine </w:t>
      </w:r>
      <w:r w:rsidR="00676311" w:rsidRPr="00090AA4">
        <w:rPr>
          <w:color w:val="auto"/>
        </w:rPr>
        <w:t>in the abdominal wall closure</w:t>
      </w:r>
      <w:r w:rsidR="006F26E7" w:rsidRPr="00090AA4">
        <w:rPr>
          <w:color w:val="auto"/>
        </w:rPr>
        <w:t>.</w:t>
      </w:r>
    </w:p>
    <w:p w:rsidR="00305429" w:rsidRPr="00756604" w:rsidRDefault="00305429" w:rsidP="00305429">
      <w:pPr>
        <w:pStyle w:val="ListParagraph"/>
        <w:widowControl/>
        <w:autoSpaceDE/>
        <w:autoSpaceDN/>
        <w:adjustRightInd/>
        <w:ind w:left="0"/>
        <w:rPr>
          <w:color w:val="auto"/>
          <w:highlight w:val="yellow"/>
        </w:rPr>
      </w:pPr>
    </w:p>
    <w:p w:rsidR="006F26E7" w:rsidRDefault="006F26E7" w:rsidP="00756604">
      <w:pPr>
        <w:pStyle w:val="ListParagraph"/>
        <w:widowControl/>
        <w:numPr>
          <w:ilvl w:val="2"/>
          <w:numId w:val="34"/>
        </w:numPr>
        <w:autoSpaceDE/>
        <w:autoSpaceDN/>
        <w:adjustRightInd/>
        <w:rPr>
          <w:color w:val="auto"/>
          <w:highlight w:val="yellow"/>
        </w:rPr>
      </w:pPr>
      <w:r w:rsidRPr="00756604">
        <w:rPr>
          <w:color w:val="auto"/>
          <w:highlight w:val="yellow"/>
        </w:rPr>
        <w:t>Rep</w:t>
      </w:r>
      <w:r w:rsidR="00676311" w:rsidRPr="00756604">
        <w:rPr>
          <w:color w:val="auto"/>
          <w:highlight w:val="yellow"/>
        </w:rPr>
        <w:t>eat with 4-0</w:t>
      </w:r>
      <w:r w:rsidRPr="00756604">
        <w:rPr>
          <w:color w:val="auto"/>
          <w:highlight w:val="yellow"/>
        </w:rPr>
        <w:t xml:space="preserve"> monofilament suture to </w:t>
      </w:r>
      <w:r w:rsidRPr="00090AA4">
        <w:rPr>
          <w:color w:val="auto"/>
          <w:highlight w:val="yellow"/>
        </w:rPr>
        <w:t>close the skin</w:t>
      </w:r>
      <w:r w:rsidR="00E007B2" w:rsidRPr="00090AA4">
        <w:rPr>
          <w:color w:val="auto"/>
          <w:highlight w:val="yellow"/>
        </w:rPr>
        <w:t xml:space="preserve"> (</w:t>
      </w:r>
      <w:r w:rsidR="00756604" w:rsidRPr="00090AA4">
        <w:rPr>
          <w:b/>
          <w:color w:val="auto"/>
          <w:highlight w:val="yellow"/>
        </w:rPr>
        <w:t>Figure 5C</w:t>
      </w:r>
      <w:r w:rsidR="00E007B2" w:rsidRPr="00090AA4">
        <w:rPr>
          <w:color w:val="auto"/>
          <w:highlight w:val="yellow"/>
        </w:rPr>
        <w:t>)</w:t>
      </w:r>
      <w:r w:rsidRPr="00090AA4">
        <w:rPr>
          <w:color w:val="auto"/>
          <w:highlight w:val="yellow"/>
        </w:rPr>
        <w:t>.</w:t>
      </w:r>
    </w:p>
    <w:p w:rsidR="00305429" w:rsidRPr="00756604" w:rsidRDefault="00305429" w:rsidP="00305429">
      <w:pPr>
        <w:pStyle w:val="ListParagraph"/>
        <w:widowControl/>
        <w:autoSpaceDE/>
        <w:autoSpaceDN/>
        <w:adjustRightInd/>
        <w:ind w:left="0"/>
        <w:rPr>
          <w:color w:val="auto"/>
          <w:highlight w:val="yellow"/>
        </w:rPr>
      </w:pPr>
    </w:p>
    <w:p w:rsidR="006F26E7" w:rsidRDefault="00307A83" w:rsidP="00756604">
      <w:pPr>
        <w:pStyle w:val="ListParagraph"/>
        <w:widowControl/>
        <w:numPr>
          <w:ilvl w:val="1"/>
          <w:numId w:val="34"/>
        </w:numPr>
        <w:autoSpaceDE/>
        <w:autoSpaceDN/>
        <w:adjustRightInd/>
        <w:rPr>
          <w:color w:val="auto"/>
        </w:rPr>
      </w:pPr>
      <w:r w:rsidRPr="00756604">
        <w:rPr>
          <w:color w:val="auto"/>
        </w:rPr>
        <w:t xml:space="preserve">Ensure </w:t>
      </w:r>
      <w:r w:rsidR="00090AA4">
        <w:rPr>
          <w:color w:val="auto"/>
        </w:rPr>
        <w:t xml:space="preserve">that </w:t>
      </w:r>
      <w:r w:rsidRPr="00756604">
        <w:rPr>
          <w:color w:val="auto"/>
        </w:rPr>
        <w:t>the</w:t>
      </w:r>
      <w:r w:rsidR="006F26E7" w:rsidRPr="00756604">
        <w:rPr>
          <w:color w:val="auto"/>
        </w:rPr>
        <w:t xml:space="preserve"> entire animal</w:t>
      </w:r>
      <w:r w:rsidRPr="00756604">
        <w:rPr>
          <w:color w:val="auto"/>
        </w:rPr>
        <w:t xml:space="preserve"> is</w:t>
      </w:r>
      <w:r w:rsidR="00262AA4" w:rsidRPr="00756604">
        <w:rPr>
          <w:color w:val="auto"/>
        </w:rPr>
        <w:t xml:space="preserve"> warm and </w:t>
      </w:r>
      <w:r w:rsidRPr="00756604">
        <w:rPr>
          <w:color w:val="auto"/>
        </w:rPr>
        <w:t>dry</w:t>
      </w:r>
      <w:r w:rsidR="006F26E7" w:rsidRPr="00756604">
        <w:rPr>
          <w:color w:val="auto"/>
        </w:rPr>
        <w:t>,</w:t>
      </w:r>
      <w:r w:rsidR="00262AA4" w:rsidRPr="00756604">
        <w:rPr>
          <w:color w:val="auto"/>
        </w:rPr>
        <w:t xml:space="preserve"> to prevent p</w:t>
      </w:r>
      <w:r w:rsidR="00676311" w:rsidRPr="00756604">
        <w:rPr>
          <w:color w:val="auto"/>
        </w:rPr>
        <w:t>ostoperative hypothermia</w:t>
      </w:r>
      <w:r w:rsidR="006F26E7" w:rsidRPr="00756604">
        <w:rPr>
          <w:color w:val="auto"/>
        </w:rPr>
        <w:t>.</w:t>
      </w:r>
    </w:p>
    <w:p w:rsidR="00305429" w:rsidRPr="00756604" w:rsidRDefault="00305429" w:rsidP="00305429">
      <w:pPr>
        <w:pStyle w:val="ListParagraph"/>
        <w:widowControl/>
        <w:autoSpaceDE/>
        <w:autoSpaceDN/>
        <w:adjustRightInd/>
        <w:ind w:left="0"/>
        <w:rPr>
          <w:color w:val="auto"/>
        </w:rPr>
      </w:pPr>
    </w:p>
    <w:p w:rsidR="006F26E7" w:rsidRDefault="006F26E7" w:rsidP="00756604">
      <w:pPr>
        <w:pStyle w:val="ListParagraph"/>
        <w:widowControl/>
        <w:numPr>
          <w:ilvl w:val="1"/>
          <w:numId w:val="34"/>
        </w:numPr>
        <w:autoSpaceDE/>
        <w:autoSpaceDN/>
        <w:adjustRightInd/>
        <w:rPr>
          <w:color w:val="auto"/>
        </w:rPr>
      </w:pPr>
      <w:r w:rsidRPr="00756604">
        <w:rPr>
          <w:color w:val="auto"/>
        </w:rPr>
        <w:t>Carefully monitor the animal as it recovers from anesthesia. Administer</w:t>
      </w:r>
      <w:r w:rsidR="007C3148" w:rsidRPr="00756604">
        <w:rPr>
          <w:color w:val="auto"/>
        </w:rPr>
        <w:t xml:space="preserve"> 0.1 mg/kg</w:t>
      </w:r>
      <w:r w:rsidRPr="00756604">
        <w:rPr>
          <w:color w:val="auto"/>
        </w:rPr>
        <w:t xml:space="preserve"> buprenorphine</w:t>
      </w:r>
      <w:r w:rsidRPr="00756604">
        <w:rPr>
          <w:b/>
          <w:color w:val="auto"/>
        </w:rPr>
        <w:t xml:space="preserve"> </w:t>
      </w:r>
      <w:r w:rsidRPr="00756604">
        <w:rPr>
          <w:color w:val="auto"/>
        </w:rPr>
        <w:t>every 72 h for 2-3 days after the procedure for pain control.</w:t>
      </w:r>
    </w:p>
    <w:p w:rsidR="00305429" w:rsidRPr="00756604" w:rsidRDefault="00305429" w:rsidP="00305429">
      <w:pPr>
        <w:pStyle w:val="ListParagraph"/>
        <w:widowControl/>
        <w:autoSpaceDE/>
        <w:autoSpaceDN/>
        <w:adjustRightInd/>
        <w:ind w:left="0"/>
        <w:rPr>
          <w:color w:val="auto"/>
        </w:rPr>
      </w:pPr>
    </w:p>
    <w:p w:rsidR="00E914B6" w:rsidRDefault="00090AA4" w:rsidP="00756604">
      <w:pPr>
        <w:pStyle w:val="ListParagraph"/>
        <w:widowControl/>
        <w:numPr>
          <w:ilvl w:val="1"/>
          <w:numId w:val="34"/>
        </w:numPr>
        <w:autoSpaceDE/>
        <w:autoSpaceDN/>
        <w:adjustRightInd/>
        <w:rPr>
          <w:color w:val="auto"/>
        </w:rPr>
      </w:pPr>
      <w:r>
        <w:rPr>
          <w:color w:val="auto"/>
        </w:rPr>
        <w:t xml:space="preserve">Mix </w:t>
      </w:r>
      <w:r w:rsidR="0038411F" w:rsidRPr="00756604">
        <w:rPr>
          <w:color w:val="auto"/>
        </w:rPr>
        <w:t>0.1</w:t>
      </w:r>
      <w:r w:rsidR="00902387" w:rsidRPr="00756604">
        <w:rPr>
          <w:color w:val="auto"/>
        </w:rPr>
        <w:t xml:space="preserve"> </w:t>
      </w:r>
      <w:r w:rsidR="0038411F" w:rsidRPr="00756604">
        <w:rPr>
          <w:color w:val="auto"/>
        </w:rPr>
        <w:t>mg/mL of enrofloxacin</w:t>
      </w:r>
      <w:r w:rsidR="00E914B6" w:rsidRPr="00756604">
        <w:rPr>
          <w:color w:val="auto"/>
        </w:rPr>
        <w:t xml:space="preserve"> with the mouse’s drinking water for </w:t>
      </w:r>
      <w:r>
        <w:rPr>
          <w:color w:val="auto"/>
        </w:rPr>
        <w:t>7</w:t>
      </w:r>
      <w:r w:rsidR="00E914B6" w:rsidRPr="00756604">
        <w:rPr>
          <w:color w:val="auto"/>
        </w:rPr>
        <w:t xml:space="preserve"> days following surgery to prevent intra</w:t>
      </w:r>
      <w:r>
        <w:rPr>
          <w:color w:val="auto"/>
        </w:rPr>
        <w:t>-</w:t>
      </w:r>
      <w:r w:rsidR="00E914B6" w:rsidRPr="00756604">
        <w:rPr>
          <w:color w:val="auto"/>
        </w:rPr>
        <w:t>abdominal infection or sepsis due to fecal contamination associated with th</w:t>
      </w:r>
      <w:r>
        <w:rPr>
          <w:color w:val="auto"/>
        </w:rPr>
        <w:t xml:space="preserve">e </w:t>
      </w:r>
      <w:r w:rsidR="00E914B6" w:rsidRPr="00756604">
        <w:rPr>
          <w:color w:val="auto"/>
        </w:rPr>
        <w:t xml:space="preserve">operation. </w:t>
      </w:r>
    </w:p>
    <w:p w:rsidR="00305429" w:rsidRPr="00756604" w:rsidRDefault="00305429" w:rsidP="00305429">
      <w:pPr>
        <w:pStyle w:val="ListParagraph"/>
        <w:widowControl/>
        <w:autoSpaceDE/>
        <w:autoSpaceDN/>
        <w:adjustRightInd/>
        <w:ind w:left="0"/>
        <w:rPr>
          <w:color w:val="auto"/>
        </w:rPr>
      </w:pPr>
    </w:p>
    <w:p w:rsidR="006F26E7" w:rsidRPr="00090AA4" w:rsidRDefault="006F26E7" w:rsidP="00756604">
      <w:pPr>
        <w:pStyle w:val="ListParagraph"/>
        <w:widowControl/>
        <w:numPr>
          <w:ilvl w:val="0"/>
          <w:numId w:val="34"/>
        </w:numPr>
        <w:tabs>
          <w:tab w:val="left" w:pos="360"/>
        </w:tabs>
        <w:rPr>
          <w:b/>
          <w:color w:val="auto"/>
        </w:rPr>
      </w:pPr>
      <w:r w:rsidRPr="00846438">
        <w:rPr>
          <w:b/>
          <w:color w:val="auto"/>
          <w:highlight w:val="yellow"/>
        </w:rPr>
        <w:t>Harvesting Anastomotic Tissue</w:t>
      </w:r>
      <w:r w:rsidRPr="00090AA4">
        <w:rPr>
          <w:b/>
          <w:color w:val="auto"/>
        </w:rPr>
        <w:t xml:space="preserve"> </w:t>
      </w:r>
    </w:p>
    <w:p w:rsidR="00305429" w:rsidRPr="00756604" w:rsidRDefault="00305429" w:rsidP="00305429">
      <w:pPr>
        <w:pStyle w:val="ListParagraph"/>
        <w:widowControl/>
        <w:tabs>
          <w:tab w:val="left" w:pos="360"/>
        </w:tabs>
        <w:ind w:left="0"/>
        <w:rPr>
          <w:color w:val="auto"/>
        </w:rPr>
      </w:pPr>
    </w:p>
    <w:p w:rsidR="006F26E7" w:rsidRDefault="00090AA4" w:rsidP="00756604">
      <w:pPr>
        <w:pStyle w:val="ListParagraph"/>
        <w:widowControl/>
        <w:numPr>
          <w:ilvl w:val="1"/>
          <w:numId w:val="34"/>
        </w:numPr>
        <w:autoSpaceDE/>
        <w:autoSpaceDN/>
        <w:adjustRightInd/>
        <w:rPr>
          <w:color w:val="auto"/>
        </w:rPr>
      </w:pPr>
      <w:r>
        <w:rPr>
          <w:color w:val="auto"/>
        </w:rPr>
        <w:t>Just</w:t>
      </w:r>
      <w:r w:rsidR="006F26E7" w:rsidRPr="00756604">
        <w:rPr>
          <w:color w:val="auto"/>
        </w:rPr>
        <w:t xml:space="preserve"> before excising anastomotic tissue, euthanize the mouse using a humane method approved by </w:t>
      </w:r>
      <w:r>
        <w:rPr>
          <w:color w:val="auto"/>
        </w:rPr>
        <w:t>the</w:t>
      </w:r>
      <w:r w:rsidR="006F26E7" w:rsidRPr="00756604">
        <w:rPr>
          <w:color w:val="auto"/>
        </w:rPr>
        <w:t xml:space="preserve"> institutional animal use committee. </w:t>
      </w:r>
    </w:p>
    <w:p w:rsidR="00305429" w:rsidRPr="00756604" w:rsidRDefault="00305429" w:rsidP="00305429">
      <w:pPr>
        <w:pStyle w:val="ListParagraph"/>
        <w:widowControl/>
        <w:autoSpaceDE/>
        <w:autoSpaceDN/>
        <w:adjustRightInd/>
        <w:ind w:left="0"/>
        <w:rPr>
          <w:color w:val="auto"/>
        </w:rPr>
      </w:pPr>
    </w:p>
    <w:p w:rsidR="003A20E7" w:rsidRDefault="00090AA4" w:rsidP="00090AA4">
      <w:pPr>
        <w:pStyle w:val="ListParagraph"/>
        <w:widowControl/>
        <w:autoSpaceDE/>
        <w:autoSpaceDN/>
        <w:adjustRightInd/>
        <w:ind w:left="0"/>
        <w:rPr>
          <w:color w:val="auto"/>
        </w:rPr>
      </w:pPr>
      <w:r>
        <w:rPr>
          <w:color w:val="auto"/>
        </w:rPr>
        <w:t xml:space="preserve">NOTE: </w:t>
      </w:r>
      <w:r w:rsidR="003A20E7" w:rsidRPr="00756604">
        <w:rPr>
          <w:color w:val="auto"/>
        </w:rPr>
        <w:t>Based on institutional policy, we euthanize our animals by placing them in a carbon monoxide chamber with 100% carbon monoxide gas infusion for 5 mi</w:t>
      </w:r>
      <w:r>
        <w:rPr>
          <w:color w:val="auto"/>
        </w:rPr>
        <w:t>n</w:t>
      </w:r>
      <w:r w:rsidR="003A20E7" w:rsidRPr="00756604">
        <w:rPr>
          <w:color w:val="auto"/>
        </w:rPr>
        <w:t xml:space="preserve"> before performing bilateral thoracotomy.</w:t>
      </w:r>
    </w:p>
    <w:p w:rsidR="00305429" w:rsidRPr="00756604" w:rsidRDefault="00305429" w:rsidP="00305429">
      <w:pPr>
        <w:pStyle w:val="ListParagraph"/>
        <w:widowControl/>
        <w:autoSpaceDE/>
        <w:autoSpaceDN/>
        <w:adjustRightInd/>
        <w:ind w:left="0"/>
        <w:rPr>
          <w:color w:val="auto"/>
        </w:rPr>
      </w:pPr>
    </w:p>
    <w:p w:rsidR="006F26E7" w:rsidRDefault="006F26E7" w:rsidP="00756604">
      <w:pPr>
        <w:pStyle w:val="ListParagraph"/>
        <w:widowControl/>
        <w:numPr>
          <w:ilvl w:val="1"/>
          <w:numId w:val="34"/>
        </w:numPr>
        <w:autoSpaceDE/>
        <w:autoSpaceDN/>
        <w:adjustRightInd/>
        <w:rPr>
          <w:color w:val="auto"/>
        </w:rPr>
      </w:pPr>
      <w:r w:rsidRPr="00846438">
        <w:rPr>
          <w:color w:val="auto"/>
          <w:highlight w:val="yellow"/>
        </w:rPr>
        <w:t>Sterilize the abdomen with chlorhexidine followed by 70% ethanol.</w:t>
      </w:r>
    </w:p>
    <w:p w:rsidR="00305429" w:rsidRPr="00756604" w:rsidRDefault="00305429" w:rsidP="00305429">
      <w:pPr>
        <w:pStyle w:val="ListParagraph"/>
        <w:widowControl/>
        <w:autoSpaceDE/>
        <w:autoSpaceDN/>
        <w:adjustRightInd/>
        <w:ind w:left="0"/>
        <w:rPr>
          <w:color w:val="auto"/>
        </w:rPr>
      </w:pPr>
    </w:p>
    <w:p w:rsidR="006F26E7" w:rsidRDefault="0071763A" w:rsidP="00756604">
      <w:pPr>
        <w:pStyle w:val="ListParagraph"/>
        <w:widowControl/>
        <w:numPr>
          <w:ilvl w:val="1"/>
          <w:numId w:val="34"/>
        </w:numPr>
        <w:autoSpaceDE/>
        <w:autoSpaceDN/>
        <w:adjustRightInd/>
        <w:rPr>
          <w:color w:val="auto"/>
        </w:rPr>
      </w:pPr>
      <w:r w:rsidRPr="00846438">
        <w:rPr>
          <w:color w:val="auto"/>
          <w:highlight w:val="yellow"/>
        </w:rPr>
        <w:t>Re-incise the</w:t>
      </w:r>
      <w:r w:rsidR="00307A83" w:rsidRPr="00846438">
        <w:rPr>
          <w:color w:val="auto"/>
          <w:highlight w:val="yellow"/>
        </w:rPr>
        <w:t xml:space="preserve"> original</w:t>
      </w:r>
      <w:r w:rsidRPr="00846438">
        <w:rPr>
          <w:color w:val="auto"/>
          <w:highlight w:val="yellow"/>
        </w:rPr>
        <w:t xml:space="preserve"> midline incision</w:t>
      </w:r>
      <w:r w:rsidR="006F26E7" w:rsidRPr="00846438">
        <w:rPr>
          <w:color w:val="auto"/>
          <w:highlight w:val="yellow"/>
        </w:rPr>
        <w:t xml:space="preserve"> </w:t>
      </w:r>
      <w:r w:rsidRPr="00846438">
        <w:rPr>
          <w:color w:val="auto"/>
          <w:highlight w:val="yellow"/>
        </w:rPr>
        <w:t>with</w:t>
      </w:r>
      <w:r w:rsidR="006F26E7" w:rsidRPr="00846438">
        <w:rPr>
          <w:color w:val="auto"/>
          <w:highlight w:val="yellow"/>
        </w:rPr>
        <w:t xml:space="preserve"> sharp scissors.</w:t>
      </w:r>
      <w:r w:rsidR="00FB6447" w:rsidRPr="00846438">
        <w:rPr>
          <w:color w:val="auto"/>
          <w:highlight w:val="yellow"/>
        </w:rPr>
        <w:t xml:space="preserve"> </w:t>
      </w:r>
      <w:r w:rsidRPr="00846438">
        <w:rPr>
          <w:color w:val="auto"/>
          <w:highlight w:val="yellow"/>
        </w:rPr>
        <w:t>Start at the lower pole of the previous incision and e</w:t>
      </w:r>
      <w:r w:rsidR="006F26E7" w:rsidRPr="00846438">
        <w:rPr>
          <w:color w:val="auto"/>
          <w:highlight w:val="yellow"/>
        </w:rPr>
        <w:t>xtend this cut superiorly to the x</w:t>
      </w:r>
      <w:r w:rsidR="00846438" w:rsidRPr="00846438">
        <w:rPr>
          <w:color w:val="auto"/>
          <w:highlight w:val="yellow"/>
        </w:rPr>
        <w:t>i</w:t>
      </w:r>
      <w:r w:rsidR="006F26E7" w:rsidRPr="00846438">
        <w:rPr>
          <w:color w:val="auto"/>
          <w:highlight w:val="yellow"/>
        </w:rPr>
        <w:t>phoid</w:t>
      </w:r>
      <w:r w:rsidR="00AF74C8" w:rsidRPr="00846438">
        <w:rPr>
          <w:color w:val="auto"/>
          <w:highlight w:val="yellow"/>
        </w:rPr>
        <w:t xml:space="preserve"> </w:t>
      </w:r>
      <w:r w:rsidR="00E007B2" w:rsidRPr="00846438">
        <w:rPr>
          <w:color w:val="auto"/>
          <w:highlight w:val="yellow"/>
        </w:rPr>
        <w:t>(</w:t>
      </w:r>
      <w:r w:rsidR="00756604" w:rsidRPr="00846438">
        <w:rPr>
          <w:b/>
          <w:color w:val="auto"/>
          <w:highlight w:val="yellow"/>
        </w:rPr>
        <w:t>Figure 6A</w:t>
      </w:r>
      <w:r w:rsidR="00E007B2" w:rsidRPr="00846438">
        <w:rPr>
          <w:color w:val="auto"/>
          <w:highlight w:val="yellow"/>
        </w:rPr>
        <w:t>).</w:t>
      </w:r>
    </w:p>
    <w:p w:rsidR="00305429" w:rsidRPr="00756604" w:rsidRDefault="00305429" w:rsidP="00305429">
      <w:pPr>
        <w:pStyle w:val="ListParagraph"/>
        <w:widowControl/>
        <w:autoSpaceDE/>
        <w:autoSpaceDN/>
        <w:adjustRightInd/>
        <w:ind w:left="0"/>
        <w:rPr>
          <w:color w:val="auto"/>
        </w:rPr>
      </w:pPr>
    </w:p>
    <w:p w:rsidR="006F26E7" w:rsidRDefault="006F26E7" w:rsidP="00756604">
      <w:pPr>
        <w:pStyle w:val="ListParagraph"/>
        <w:widowControl/>
        <w:numPr>
          <w:ilvl w:val="1"/>
          <w:numId w:val="34"/>
        </w:numPr>
        <w:autoSpaceDE/>
        <w:autoSpaceDN/>
        <w:adjustRightInd/>
        <w:rPr>
          <w:color w:val="auto"/>
          <w:highlight w:val="yellow"/>
        </w:rPr>
      </w:pPr>
      <w:r w:rsidRPr="00756604">
        <w:rPr>
          <w:color w:val="auto"/>
          <w:highlight w:val="yellow"/>
        </w:rPr>
        <w:t>Using scissors, cut into the muscular layer</w:t>
      </w:r>
      <w:r w:rsidR="00846438">
        <w:rPr>
          <w:color w:val="auto"/>
          <w:highlight w:val="yellow"/>
        </w:rPr>
        <w:t>,</w:t>
      </w:r>
      <w:r w:rsidRPr="00756604">
        <w:rPr>
          <w:color w:val="auto"/>
          <w:highlight w:val="yellow"/>
        </w:rPr>
        <w:t xml:space="preserve"> and after entering the peritoneal space</w:t>
      </w:r>
      <w:r w:rsidR="00846438">
        <w:rPr>
          <w:color w:val="auto"/>
          <w:highlight w:val="yellow"/>
        </w:rPr>
        <w:t xml:space="preserve">, </w:t>
      </w:r>
      <w:r w:rsidRPr="00756604">
        <w:rPr>
          <w:color w:val="auto"/>
          <w:highlight w:val="yellow"/>
        </w:rPr>
        <w:t xml:space="preserve">extend the cut to the top and bottom of the incision. </w:t>
      </w:r>
      <w:r w:rsidR="007F6B74" w:rsidRPr="00756604">
        <w:rPr>
          <w:color w:val="auto"/>
          <w:highlight w:val="yellow"/>
        </w:rPr>
        <w:t xml:space="preserve">Take care to avoid injuring </w:t>
      </w:r>
      <w:r w:rsidR="00846438">
        <w:rPr>
          <w:color w:val="auto"/>
          <w:highlight w:val="yellow"/>
        </w:rPr>
        <w:t xml:space="preserve">the </w:t>
      </w:r>
      <w:r w:rsidR="007F6B74" w:rsidRPr="00756604">
        <w:rPr>
          <w:color w:val="auto"/>
          <w:highlight w:val="yellow"/>
        </w:rPr>
        <w:t xml:space="preserve">bowel when entering the abdomen or disrupting the anastomosis, as there may be bowel adhered to </w:t>
      </w:r>
      <w:r w:rsidR="00846438">
        <w:rPr>
          <w:color w:val="auto"/>
          <w:highlight w:val="yellow"/>
        </w:rPr>
        <w:t xml:space="preserve">the </w:t>
      </w:r>
      <w:r w:rsidR="007F6B74" w:rsidRPr="00756604">
        <w:rPr>
          <w:color w:val="auto"/>
          <w:highlight w:val="yellow"/>
        </w:rPr>
        <w:t xml:space="preserve">incision or </w:t>
      </w:r>
      <w:r w:rsidR="00EE27F0" w:rsidRPr="00756604">
        <w:rPr>
          <w:color w:val="auto"/>
          <w:highlight w:val="yellow"/>
        </w:rPr>
        <w:t>anastomotic</w:t>
      </w:r>
      <w:r w:rsidR="007F6B74" w:rsidRPr="00756604">
        <w:rPr>
          <w:color w:val="auto"/>
          <w:highlight w:val="yellow"/>
        </w:rPr>
        <w:t xml:space="preserve"> site.</w:t>
      </w:r>
    </w:p>
    <w:p w:rsidR="00305429" w:rsidRPr="00846438" w:rsidRDefault="00305429" w:rsidP="00305429">
      <w:pPr>
        <w:pStyle w:val="ListParagraph"/>
        <w:widowControl/>
        <w:autoSpaceDE/>
        <w:autoSpaceDN/>
        <w:adjustRightInd/>
        <w:ind w:left="0"/>
        <w:rPr>
          <w:color w:val="auto"/>
          <w:highlight w:val="yellow"/>
        </w:rPr>
      </w:pPr>
    </w:p>
    <w:p w:rsidR="006F26E7" w:rsidRPr="00846438" w:rsidRDefault="006F26E7" w:rsidP="00846438">
      <w:pPr>
        <w:pStyle w:val="ListParagraph"/>
        <w:widowControl/>
        <w:numPr>
          <w:ilvl w:val="1"/>
          <w:numId w:val="34"/>
        </w:numPr>
        <w:autoSpaceDE/>
        <w:autoSpaceDN/>
        <w:adjustRightInd/>
        <w:rPr>
          <w:color w:val="auto"/>
          <w:highlight w:val="yellow"/>
        </w:rPr>
      </w:pPr>
      <w:r w:rsidRPr="00846438">
        <w:rPr>
          <w:color w:val="auto"/>
          <w:highlight w:val="yellow"/>
        </w:rPr>
        <w:t>Carefully perform a left medial visceral rotation exposing the repair</w:t>
      </w:r>
      <w:r w:rsidR="00846438" w:rsidRPr="00846438">
        <w:rPr>
          <w:color w:val="auto"/>
          <w:highlight w:val="yellow"/>
        </w:rPr>
        <w:t>ed</w:t>
      </w:r>
      <w:r w:rsidRPr="00846438">
        <w:rPr>
          <w:color w:val="auto"/>
          <w:highlight w:val="yellow"/>
        </w:rPr>
        <w:t xml:space="preserve"> sigmoid colon</w:t>
      </w:r>
      <w:r w:rsidR="00AF74C8" w:rsidRPr="00846438">
        <w:rPr>
          <w:color w:val="auto"/>
          <w:highlight w:val="yellow"/>
        </w:rPr>
        <w:t xml:space="preserve"> </w:t>
      </w:r>
      <w:r w:rsidR="00E007B2" w:rsidRPr="00846438">
        <w:rPr>
          <w:color w:val="auto"/>
          <w:highlight w:val="yellow"/>
        </w:rPr>
        <w:t>(</w:t>
      </w:r>
      <w:r w:rsidR="00756604" w:rsidRPr="00846438">
        <w:rPr>
          <w:b/>
          <w:color w:val="auto"/>
          <w:highlight w:val="yellow"/>
        </w:rPr>
        <w:t>Figure</w:t>
      </w:r>
      <w:r w:rsidR="00756604" w:rsidRPr="00756604">
        <w:rPr>
          <w:b/>
          <w:color w:val="auto"/>
        </w:rPr>
        <w:t xml:space="preserve"> </w:t>
      </w:r>
      <w:r w:rsidR="00756604" w:rsidRPr="00756604">
        <w:rPr>
          <w:b/>
          <w:color w:val="auto"/>
          <w:highlight w:val="yellow"/>
        </w:rPr>
        <w:t>6B</w:t>
      </w:r>
      <w:r w:rsidR="003A20E7" w:rsidRPr="00756604">
        <w:rPr>
          <w:color w:val="auto"/>
          <w:highlight w:val="yellow"/>
        </w:rPr>
        <w:t>)</w:t>
      </w:r>
      <w:r w:rsidR="00846438">
        <w:rPr>
          <w:color w:val="auto"/>
          <w:highlight w:val="yellow"/>
        </w:rPr>
        <w:t xml:space="preserve">. </w:t>
      </w:r>
      <w:r w:rsidR="003A20E7" w:rsidRPr="00846438">
        <w:rPr>
          <w:color w:val="auto"/>
          <w:highlight w:val="yellow"/>
        </w:rPr>
        <w:t>There will likely be bowel to bowel adhesions surrounding the repair.</w:t>
      </w:r>
      <w:r w:rsidR="00FB6447" w:rsidRPr="00846438">
        <w:rPr>
          <w:color w:val="auto"/>
          <w:highlight w:val="yellow"/>
        </w:rPr>
        <w:t xml:space="preserve"> </w:t>
      </w:r>
      <w:r w:rsidR="003A20E7" w:rsidRPr="00846438">
        <w:rPr>
          <w:color w:val="auto"/>
          <w:highlight w:val="yellow"/>
        </w:rPr>
        <w:t>Gently and bluntly dissect these adhesions away from the site of repair.</w:t>
      </w:r>
      <w:r w:rsidR="00FB6447" w:rsidRPr="00846438">
        <w:rPr>
          <w:color w:val="auto"/>
          <w:highlight w:val="yellow"/>
        </w:rPr>
        <w:t xml:space="preserve"> </w:t>
      </w:r>
      <w:r w:rsidR="003A20E7" w:rsidRPr="00846438">
        <w:rPr>
          <w:color w:val="auto"/>
          <w:highlight w:val="yellow"/>
        </w:rPr>
        <w:t xml:space="preserve">Take great care not to disrupt </w:t>
      </w:r>
      <w:r w:rsidR="00846438">
        <w:rPr>
          <w:color w:val="auto"/>
          <w:highlight w:val="yellow"/>
        </w:rPr>
        <w:t>the</w:t>
      </w:r>
      <w:r w:rsidR="003A20E7" w:rsidRPr="00846438">
        <w:rPr>
          <w:color w:val="auto"/>
          <w:highlight w:val="yellow"/>
        </w:rPr>
        <w:t xml:space="preserve"> anastomosis.</w:t>
      </w:r>
    </w:p>
    <w:p w:rsidR="00305429" w:rsidRPr="00756604" w:rsidRDefault="00305429" w:rsidP="00305429">
      <w:pPr>
        <w:pStyle w:val="ListParagraph"/>
        <w:widowControl/>
        <w:autoSpaceDE/>
        <w:autoSpaceDN/>
        <w:adjustRightInd/>
        <w:ind w:left="0"/>
        <w:rPr>
          <w:color w:val="auto"/>
          <w:highlight w:val="yellow"/>
        </w:rPr>
      </w:pPr>
    </w:p>
    <w:p w:rsidR="003A20E7" w:rsidRPr="00846438" w:rsidRDefault="00846438" w:rsidP="00846438">
      <w:pPr>
        <w:pStyle w:val="ListParagraph"/>
        <w:widowControl/>
        <w:numPr>
          <w:ilvl w:val="2"/>
          <w:numId w:val="34"/>
        </w:numPr>
        <w:autoSpaceDE/>
        <w:autoSpaceDN/>
        <w:adjustRightInd/>
        <w:rPr>
          <w:color w:val="auto"/>
          <w:highlight w:val="yellow"/>
        </w:rPr>
      </w:pPr>
      <w:r>
        <w:rPr>
          <w:color w:val="auto"/>
          <w:highlight w:val="yellow"/>
        </w:rPr>
        <w:t>Identify the r</w:t>
      </w:r>
      <w:r w:rsidRPr="00756604">
        <w:rPr>
          <w:color w:val="auto"/>
          <w:highlight w:val="yellow"/>
        </w:rPr>
        <w:t>epair site by locating the tails of the p</w:t>
      </w:r>
      <w:r>
        <w:rPr>
          <w:color w:val="auto"/>
          <w:highlight w:val="yellow"/>
        </w:rPr>
        <w:t xml:space="preserve">olypropylene </w:t>
      </w:r>
      <w:r w:rsidRPr="00756604">
        <w:rPr>
          <w:color w:val="auto"/>
          <w:highlight w:val="yellow"/>
        </w:rPr>
        <w:t>suture used for the repair.</w:t>
      </w:r>
      <w:r>
        <w:rPr>
          <w:color w:val="auto"/>
          <w:highlight w:val="yellow"/>
        </w:rPr>
        <w:t xml:space="preserve"> </w:t>
      </w:r>
      <w:r w:rsidR="006F26E7" w:rsidRPr="00756604">
        <w:rPr>
          <w:color w:val="auto"/>
          <w:highlight w:val="yellow"/>
        </w:rPr>
        <w:t>Using scissors and starting 1</w:t>
      </w:r>
      <w:r w:rsidR="000D121B" w:rsidRPr="00756604">
        <w:rPr>
          <w:color w:val="auto"/>
          <w:highlight w:val="yellow"/>
        </w:rPr>
        <w:t xml:space="preserve"> </w:t>
      </w:r>
      <w:r w:rsidR="006F26E7" w:rsidRPr="00756604">
        <w:rPr>
          <w:color w:val="auto"/>
          <w:highlight w:val="yellow"/>
        </w:rPr>
        <w:t xml:space="preserve">cm proximal to the repair, transversely </w:t>
      </w:r>
      <w:r w:rsidR="009754DB" w:rsidRPr="00756604">
        <w:rPr>
          <w:color w:val="auto"/>
          <w:highlight w:val="yellow"/>
        </w:rPr>
        <w:t xml:space="preserve">transect </w:t>
      </w:r>
      <w:r w:rsidR="006F26E7" w:rsidRPr="00756604">
        <w:rPr>
          <w:color w:val="auto"/>
          <w:highlight w:val="yellow"/>
        </w:rPr>
        <w:t>through the descending colon.</w:t>
      </w:r>
      <w:r w:rsidRPr="00846438">
        <w:rPr>
          <w:color w:val="auto"/>
          <w:highlight w:val="yellow"/>
        </w:rPr>
        <w:t xml:space="preserve"> </w:t>
      </w:r>
      <w:r w:rsidRPr="00756604">
        <w:rPr>
          <w:color w:val="auto"/>
          <w:highlight w:val="yellow"/>
        </w:rPr>
        <w:t>Repeat this step 1 cm distal to site of anastomosis.</w:t>
      </w:r>
    </w:p>
    <w:p w:rsidR="00305429" w:rsidRPr="00756604" w:rsidRDefault="00305429" w:rsidP="00305429">
      <w:pPr>
        <w:pStyle w:val="ListParagraph"/>
        <w:widowControl/>
        <w:autoSpaceDE/>
        <w:autoSpaceDN/>
        <w:adjustRightInd/>
        <w:ind w:left="0"/>
        <w:rPr>
          <w:color w:val="auto"/>
          <w:highlight w:val="yellow"/>
        </w:rPr>
      </w:pPr>
    </w:p>
    <w:p w:rsidR="006F26E7" w:rsidRDefault="006F26E7" w:rsidP="00756604">
      <w:pPr>
        <w:pStyle w:val="ListParagraph"/>
        <w:widowControl/>
        <w:numPr>
          <w:ilvl w:val="1"/>
          <w:numId w:val="34"/>
        </w:numPr>
        <w:autoSpaceDE/>
        <w:autoSpaceDN/>
        <w:adjustRightInd/>
        <w:rPr>
          <w:color w:val="auto"/>
          <w:highlight w:val="yellow"/>
        </w:rPr>
      </w:pPr>
      <w:r w:rsidRPr="00756604">
        <w:rPr>
          <w:color w:val="auto"/>
          <w:highlight w:val="yellow"/>
        </w:rPr>
        <w:t xml:space="preserve">Remove </w:t>
      </w:r>
      <w:r w:rsidR="00846438">
        <w:rPr>
          <w:color w:val="auto"/>
          <w:highlight w:val="yellow"/>
        </w:rPr>
        <w:t xml:space="preserve">the </w:t>
      </w:r>
      <w:r w:rsidRPr="00756604">
        <w:rPr>
          <w:color w:val="auto"/>
          <w:highlight w:val="yellow"/>
        </w:rPr>
        <w:t>sigmoidal segment by sharply dissecting the colon from the attached mesentery along the posterior border of the colon</w:t>
      </w:r>
      <w:r w:rsidR="009754DB" w:rsidRPr="00756604">
        <w:rPr>
          <w:color w:val="auto"/>
          <w:highlight w:val="yellow"/>
        </w:rPr>
        <w:t xml:space="preserve"> with </w:t>
      </w:r>
      <w:r w:rsidR="009754DB" w:rsidRPr="00846438">
        <w:rPr>
          <w:color w:val="auto"/>
          <w:highlight w:val="yellow"/>
        </w:rPr>
        <w:t>fine scissors</w:t>
      </w:r>
      <w:r w:rsidR="00E007B2" w:rsidRPr="00846438">
        <w:rPr>
          <w:color w:val="auto"/>
          <w:highlight w:val="yellow"/>
        </w:rPr>
        <w:t xml:space="preserve"> (</w:t>
      </w:r>
      <w:r w:rsidR="00756604" w:rsidRPr="00846438">
        <w:rPr>
          <w:b/>
          <w:color w:val="auto"/>
          <w:highlight w:val="yellow"/>
        </w:rPr>
        <w:t>Figure 7</w:t>
      </w:r>
      <w:r w:rsidR="00E007B2" w:rsidRPr="00846438">
        <w:rPr>
          <w:color w:val="auto"/>
          <w:highlight w:val="yellow"/>
        </w:rPr>
        <w:t>)</w:t>
      </w:r>
      <w:r w:rsidRPr="00846438">
        <w:rPr>
          <w:color w:val="auto"/>
          <w:highlight w:val="yellow"/>
        </w:rPr>
        <w:t>.</w:t>
      </w:r>
    </w:p>
    <w:p w:rsidR="00305429" w:rsidRPr="00756604" w:rsidRDefault="00305429" w:rsidP="00305429">
      <w:pPr>
        <w:pStyle w:val="ListParagraph"/>
        <w:widowControl/>
        <w:autoSpaceDE/>
        <w:autoSpaceDN/>
        <w:adjustRightInd/>
        <w:ind w:left="0"/>
        <w:rPr>
          <w:color w:val="auto"/>
          <w:highlight w:val="yellow"/>
        </w:rPr>
      </w:pPr>
    </w:p>
    <w:p w:rsidR="00DE6A01" w:rsidRDefault="009754DB" w:rsidP="00DE6A01">
      <w:pPr>
        <w:pStyle w:val="ListParagraph"/>
        <w:widowControl/>
        <w:numPr>
          <w:ilvl w:val="1"/>
          <w:numId w:val="34"/>
        </w:numPr>
        <w:autoSpaceDE/>
        <w:autoSpaceDN/>
        <w:adjustRightInd/>
        <w:rPr>
          <w:color w:val="auto"/>
          <w:highlight w:val="yellow"/>
        </w:rPr>
      </w:pPr>
      <w:r w:rsidRPr="00756604">
        <w:rPr>
          <w:color w:val="auto"/>
          <w:highlight w:val="yellow"/>
        </w:rPr>
        <w:lastRenderedPageBreak/>
        <w:t>Identify the mesenteric border of the colon specimen and us</w:t>
      </w:r>
      <w:r w:rsidR="00DE6A01">
        <w:rPr>
          <w:color w:val="auto"/>
          <w:highlight w:val="yellow"/>
        </w:rPr>
        <w:t xml:space="preserve">e </w:t>
      </w:r>
      <w:r w:rsidRPr="00756604">
        <w:rPr>
          <w:color w:val="auto"/>
          <w:highlight w:val="yellow"/>
        </w:rPr>
        <w:t xml:space="preserve">fine scissors </w:t>
      </w:r>
      <w:r w:rsidR="00DE6A01">
        <w:rPr>
          <w:color w:val="auto"/>
          <w:highlight w:val="yellow"/>
        </w:rPr>
        <w:t xml:space="preserve">to </w:t>
      </w:r>
      <w:r w:rsidRPr="00756604">
        <w:rPr>
          <w:color w:val="auto"/>
          <w:highlight w:val="yellow"/>
        </w:rPr>
        <w:t xml:space="preserve">cut along the length of the mesenteric border in a longitudinal </w:t>
      </w:r>
      <w:r w:rsidRPr="00DE6A01">
        <w:rPr>
          <w:color w:val="auto"/>
          <w:highlight w:val="yellow"/>
        </w:rPr>
        <w:t>fashion.</w:t>
      </w:r>
      <w:r w:rsidR="005465A1" w:rsidRPr="00DE6A01">
        <w:rPr>
          <w:color w:val="auto"/>
          <w:highlight w:val="yellow"/>
        </w:rPr>
        <w:t xml:space="preserve"> </w:t>
      </w:r>
      <w:r w:rsidR="003A20E7" w:rsidRPr="00DE6A01">
        <w:rPr>
          <w:color w:val="auto"/>
          <w:highlight w:val="yellow"/>
        </w:rPr>
        <w:t>This will create a square or rectangular section of colon from the cylindrical specimen previously removed (</w:t>
      </w:r>
      <w:r w:rsidR="00756604" w:rsidRPr="00DE6A01">
        <w:rPr>
          <w:b/>
          <w:color w:val="auto"/>
          <w:highlight w:val="yellow"/>
        </w:rPr>
        <w:t>Figure 8</w:t>
      </w:r>
      <w:r w:rsidR="003A20E7" w:rsidRPr="00DE6A01">
        <w:rPr>
          <w:color w:val="auto"/>
          <w:highlight w:val="yellow"/>
        </w:rPr>
        <w:t>).</w:t>
      </w:r>
    </w:p>
    <w:p w:rsidR="00DE6A01" w:rsidRDefault="00DE6A01" w:rsidP="00DE6A01">
      <w:pPr>
        <w:pStyle w:val="ListParagraph"/>
        <w:widowControl/>
        <w:autoSpaceDE/>
        <w:autoSpaceDN/>
        <w:adjustRightInd/>
        <w:ind w:left="0"/>
        <w:rPr>
          <w:color w:val="auto"/>
          <w:highlight w:val="yellow"/>
        </w:rPr>
      </w:pPr>
    </w:p>
    <w:p w:rsidR="00E007B2" w:rsidRPr="00DE6A01" w:rsidRDefault="00DE6A01" w:rsidP="00DE6A01">
      <w:pPr>
        <w:pStyle w:val="ListParagraph"/>
        <w:widowControl/>
        <w:numPr>
          <w:ilvl w:val="1"/>
          <w:numId w:val="34"/>
        </w:numPr>
        <w:autoSpaceDE/>
        <w:autoSpaceDN/>
        <w:adjustRightInd/>
        <w:rPr>
          <w:color w:val="auto"/>
          <w:highlight w:val="yellow"/>
        </w:rPr>
      </w:pPr>
      <w:r w:rsidRPr="00DE6A01">
        <w:rPr>
          <w:color w:val="auto"/>
          <w:highlight w:val="yellow"/>
        </w:rPr>
        <w:t>Use a marking pen to demarcate the anti-mesenteric border of the colon prior to removal of the colon segment. After removal, make a longitudinal cut along the length of the colon opposite the marking.</w:t>
      </w:r>
      <w:r>
        <w:rPr>
          <w:color w:val="auto"/>
          <w:highlight w:val="yellow"/>
        </w:rPr>
        <w:t xml:space="preserve"> Fix, embed and cut s</w:t>
      </w:r>
      <w:r w:rsidR="003A20E7" w:rsidRPr="00DE6A01">
        <w:rPr>
          <w:color w:val="auto"/>
          <w:highlight w:val="yellow"/>
        </w:rPr>
        <w:t>ample tissue</w:t>
      </w:r>
      <w:r>
        <w:rPr>
          <w:color w:val="auto"/>
          <w:highlight w:val="yellow"/>
        </w:rPr>
        <w:t xml:space="preserve"> as needed </w:t>
      </w:r>
      <w:r w:rsidR="003A20E7" w:rsidRPr="00DE6A01">
        <w:rPr>
          <w:color w:val="auto"/>
          <w:highlight w:val="yellow"/>
        </w:rPr>
        <w:t xml:space="preserve">for histology and/or </w:t>
      </w:r>
      <w:r w:rsidR="00305429" w:rsidRPr="00DE6A01">
        <w:rPr>
          <w:color w:val="auto"/>
          <w:highlight w:val="yellow"/>
        </w:rPr>
        <w:t>immunostaining</w:t>
      </w:r>
      <w:r>
        <w:rPr>
          <w:color w:val="auto"/>
          <w:highlight w:val="yellow"/>
        </w:rPr>
        <w:t xml:space="preserve">. </w:t>
      </w:r>
      <w:bookmarkEnd w:id="1"/>
    </w:p>
    <w:p w:rsidR="00305429" w:rsidRPr="00756604" w:rsidRDefault="00305429" w:rsidP="00305429">
      <w:pPr>
        <w:pStyle w:val="ListParagraph"/>
        <w:widowControl/>
        <w:autoSpaceDE/>
        <w:autoSpaceDN/>
        <w:adjustRightInd/>
        <w:ind w:left="0"/>
        <w:rPr>
          <w:color w:val="auto"/>
          <w:highlight w:val="yellow"/>
        </w:rPr>
      </w:pPr>
    </w:p>
    <w:p w:rsidR="00D60F81" w:rsidRPr="00756604" w:rsidRDefault="00D60F81" w:rsidP="00756604">
      <w:pPr>
        <w:pStyle w:val="NormalWeb"/>
        <w:widowControl/>
        <w:spacing w:before="0" w:beforeAutospacing="0" w:after="0" w:afterAutospacing="0"/>
        <w:rPr>
          <w:color w:val="808080"/>
        </w:rPr>
      </w:pPr>
      <w:r w:rsidRPr="00756604">
        <w:rPr>
          <w:b/>
        </w:rPr>
        <w:t xml:space="preserve">REPRESENTATIVE RESULTS: </w:t>
      </w:r>
    </w:p>
    <w:p w:rsidR="00322512" w:rsidRPr="00756604" w:rsidRDefault="00322512" w:rsidP="00756604">
      <w:pPr>
        <w:widowControl/>
        <w:rPr>
          <w:color w:val="auto"/>
        </w:rPr>
      </w:pPr>
      <w:r w:rsidRPr="00756604">
        <w:rPr>
          <w:color w:val="auto"/>
        </w:rPr>
        <w:t xml:space="preserve">At </w:t>
      </w:r>
      <w:r w:rsidR="00DE6A01">
        <w:rPr>
          <w:color w:val="auto"/>
        </w:rPr>
        <w:t>7 days</w:t>
      </w:r>
      <w:r w:rsidRPr="00756604">
        <w:rPr>
          <w:color w:val="auto"/>
        </w:rPr>
        <w:t xml:space="preserve"> following surgery, the ana</w:t>
      </w:r>
      <w:r w:rsidR="00AF74C8" w:rsidRPr="00756604">
        <w:rPr>
          <w:color w:val="auto"/>
        </w:rPr>
        <w:t>stomosis should be well healed.</w:t>
      </w:r>
      <w:r w:rsidRPr="00756604">
        <w:rPr>
          <w:color w:val="auto"/>
        </w:rPr>
        <w:t xml:space="preserve"> </w:t>
      </w:r>
      <w:r w:rsidR="00DE6A01">
        <w:rPr>
          <w:color w:val="auto"/>
        </w:rPr>
        <w:t>The a</w:t>
      </w:r>
      <w:r w:rsidRPr="00756604">
        <w:rPr>
          <w:color w:val="auto"/>
        </w:rPr>
        <w:t xml:space="preserve">nastomosis can be harvested at time points before and after seven days to better illustrate the stages of </w:t>
      </w:r>
      <w:r w:rsidR="00E7358D" w:rsidRPr="00756604">
        <w:rPr>
          <w:color w:val="auto"/>
        </w:rPr>
        <w:t>anastomotic</w:t>
      </w:r>
      <w:r w:rsidRPr="00756604">
        <w:rPr>
          <w:color w:val="auto"/>
        </w:rPr>
        <w:t xml:space="preserve"> healing.</w:t>
      </w:r>
      <w:r w:rsidR="00E7358D" w:rsidRPr="00756604">
        <w:rPr>
          <w:color w:val="auto"/>
        </w:rPr>
        <w:t xml:space="preserve"> </w:t>
      </w:r>
      <w:r w:rsidR="00DE6A01">
        <w:rPr>
          <w:color w:val="auto"/>
        </w:rPr>
        <w:t xml:space="preserve">In </w:t>
      </w:r>
      <w:r w:rsidR="00DE6A01" w:rsidRPr="00DE6A01">
        <w:rPr>
          <w:b/>
          <w:color w:val="auto"/>
        </w:rPr>
        <w:t>Figure 9</w:t>
      </w:r>
      <w:r w:rsidR="00E7358D" w:rsidRPr="00756604">
        <w:rPr>
          <w:color w:val="auto"/>
        </w:rPr>
        <w:t>, the histological analysis</w:t>
      </w:r>
      <w:r w:rsidR="005F7233" w:rsidRPr="00756604">
        <w:rPr>
          <w:color w:val="auto"/>
        </w:rPr>
        <w:t xml:space="preserve"> shows a fibrotic (collagen visualized by trichrome staining) response mediated by </w:t>
      </w:r>
      <w:r w:rsidR="00DE6A01">
        <w:rPr>
          <w:color w:val="auto"/>
        </w:rPr>
        <w:t>s</w:t>
      </w:r>
      <w:r w:rsidR="005F7233" w:rsidRPr="00756604">
        <w:rPr>
          <w:color w:val="auto"/>
        </w:rPr>
        <w:t>mooth muscle alpha</w:t>
      </w:r>
      <w:r w:rsidR="00AF74C8" w:rsidRPr="00756604">
        <w:rPr>
          <w:color w:val="auto"/>
        </w:rPr>
        <w:t>-actin positive myofibroblasts.</w:t>
      </w:r>
      <w:r w:rsidR="005F7233" w:rsidRPr="00756604">
        <w:rPr>
          <w:color w:val="auto"/>
        </w:rPr>
        <w:t xml:space="preserve"> </w:t>
      </w:r>
      <w:r w:rsidR="00E7358D" w:rsidRPr="00756604">
        <w:rPr>
          <w:color w:val="auto"/>
        </w:rPr>
        <w:t xml:space="preserve">However, we </w:t>
      </w:r>
      <w:r w:rsidR="00DE6A01">
        <w:rPr>
          <w:color w:val="auto"/>
        </w:rPr>
        <w:t xml:space="preserve">have </w:t>
      </w:r>
      <w:r w:rsidR="00E7358D" w:rsidRPr="00756604">
        <w:rPr>
          <w:color w:val="auto"/>
        </w:rPr>
        <w:t>f</w:t>
      </w:r>
      <w:r w:rsidR="00DE6A01">
        <w:rPr>
          <w:color w:val="auto"/>
        </w:rPr>
        <w:t>ound that results from</w:t>
      </w:r>
      <w:r w:rsidR="00E7358D" w:rsidRPr="00756604">
        <w:rPr>
          <w:color w:val="auto"/>
        </w:rPr>
        <w:t xml:space="preserve"> histological analys</w:t>
      </w:r>
      <w:r w:rsidR="00DE6A01">
        <w:rPr>
          <w:color w:val="auto"/>
        </w:rPr>
        <w:t>e</w:t>
      </w:r>
      <w:r w:rsidR="00E7358D" w:rsidRPr="00756604">
        <w:rPr>
          <w:color w:val="auto"/>
        </w:rPr>
        <w:t>s var</w:t>
      </w:r>
      <w:r w:rsidR="00DE6A01">
        <w:rPr>
          <w:color w:val="auto"/>
        </w:rPr>
        <w:t>y</w:t>
      </w:r>
      <w:r w:rsidR="00E7358D" w:rsidRPr="00756604">
        <w:rPr>
          <w:color w:val="auto"/>
        </w:rPr>
        <w:t xml:space="preserve"> between mice, specifically the degree of re-epithelialization and concentration of myofibroblasts at the anastomotic site.</w:t>
      </w:r>
      <w:r w:rsidR="00FB6447" w:rsidRPr="00756604">
        <w:rPr>
          <w:color w:val="auto"/>
        </w:rPr>
        <w:t xml:space="preserve"> </w:t>
      </w:r>
      <w:r w:rsidR="00367083">
        <w:rPr>
          <w:color w:val="auto"/>
        </w:rPr>
        <w:t>We report m</w:t>
      </w:r>
      <w:r w:rsidRPr="00756604">
        <w:rPr>
          <w:color w:val="auto"/>
        </w:rPr>
        <w:t xml:space="preserve">ortality following this procedure </w:t>
      </w:r>
      <w:r w:rsidR="00367083">
        <w:rPr>
          <w:color w:val="auto"/>
        </w:rPr>
        <w:t>to</w:t>
      </w:r>
      <w:r w:rsidRPr="00756604">
        <w:rPr>
          <w:color w:val="auto"/>
        </w:rPr>
        <w:t xml:space="preserve"> be less than 10%, with more than 90% of surviving mice having well-healed anastomoses at </w:t>
      </w:r>
      <w:r w:rsidR="00DE6A01">
        <w:rPr>
          <w:color w:val="auto"/>
        </w:rPr>
        <w:t>7</w:t>
      </w:r>
      <w:r w:rsidRPr="00756604">
        <w:rPr>
          <w:color w:val="auto"/>
        </w:rPr>
        <w:t xml:space="preserve"> days.</w:t>
      </w:r>
    </w:p>
    <w:p w:rsidR="00322512" w:rsidRPr="00756604" w:rsidRDefault="00322512" w:rsidP="00756604">
      <w:pPr>
        <w:widowControl/>
        <w:rPr>
          <w:color w:val="auto"/>
        </w:rPr>
      </w:pPr>
    </w:p>
    <w:p w:rsidR="00D60F81" w:rsidRDefault="00D60F81" w:rsidP="00756604">
      <w:pPr>
        <w:widowControl/>
        <w:rPr>
          <w:b/>
        </w:rPr>
      </w:pPr>
      <w:r w:rsidRPr="00756604">
        <w:rPr>
          <w:b/>
        </w:rPr>
        <w:t>FIGURE AND TABLE LEGENDS:</w:t>
      </w:r>
    </w:p>
    <w:p w:rsidR="00DE6A01" w:rsidRPr="00756604" w:rsidRDefault="00DE6A01" w:rsidP="00756604">
      <w:pPr>
        <w:widowControl/>
        <w:rPr>
          <w:bCs/>
          <w:color w:val="808080"/>
        </w:rPr>
      </w:pPr>
    </w:p>
    <w:p w:rsidR="00AF74C8" w:rsidRDefault="00756604" w:rsidP="00756604">
      <w:pPr>
        <w:pStyle w:val="EndNoteBibliography"/>
        <w:widowControl/>
        <w:rPr>
          <w:noProof w:val="0"/>
        </w:rPr>
      </w:pPr>
      <w:r w:rsidRPr="00756604">
        <w:rPr>
          <w:b/>
          <w:noProof w:val="0"/>
        </w:rPr>
        <w:t>Figure 1</w:t>
      </w:r>
      <w:r w:rsidR="00653D84" w:rsidRPr="00756604">
        <w:rPr>
          <w:b/>
          <w:noProof w:val="0"/>
        </w:rPr>
        <w:t xml:space="preserve">. </w:t>
      </w:r>
      <w:r w:rsidR="00DE6A01">
        <w:rPr>
          <w:b/>
          <w:noProof w:val="0"/>
        </w:rPr>
        <w:t xml:space="preserve">Draping and surgical preparation. </w:t>
      </w:r>
      <w:r w:rsidR="00653D84" w:rsidRPr="00DE6A01">
        <w:rPr>
          <w:noProof w:val="0"/>
        </w:rPr>
        <w:t>(</w:t>
      </w:r>
      <w:r w:rsidR="00AF74C8" w:rsidRPr="00DE6A01">
        <w:rPr>
          <w:b/>
          <w:noProof w:val="0"/>
        </w:rPr>
        <w:t>A</w:t>
      </w:r>
      <w:r w:rsidR="00653D84" w:rsidRPr="00DE6A01">
        <w:rPr>
          <w:noProof w:val="0"/>
        </w:rPr>
        <w:t>)</w:t>
      </w:r>
      <w:r w:rsidR="00AF74C8" w:rsidRPr="00DE6A01">
        <w:rPr>
          <w:noProof w:val="0"/>
        </w:rPr>
        <w:t xml:space="preserve"> A Sterile drape</w:t>
      </w:r>
      <w:r w:rsidR="00DE6A01">
        <w:rPr>
          <w:noProof w:val="0"/>
        </w:rPr>
        <w:t xml:space="preserve"> is</w:t>
      </w:r>
      <w:r w:rsidR="00AF74C8" w:rsidRPr="00DE6A01">
        <w:rPr>
          <w:noProof w:val="0"/>
        </w:rPr>
        <w:t xml:space="preserve"> place</w:t>
      </w:r>
      <w:r w:rsidR="00DE6A01">
        <w:rPr>
          <w:noProof w:val="0"/>
        </w:rPr>
        <w:t>d</w:t>
      </w:r>
      <w:r w:rsidR="00AF74C8" w:rsidRPr="00DE6A01">
        <w:rPr>
          <w:noProof w:val="0"/>
        </w:rPr>
        <w:t xml:space="preserve"> over the mouse after the abdomen has been prepped</w:t>
      </w:r>
      <w:r w:rsidR="005732FB" w:rsidRPr="00DE6A01">
        <w:rPr>
          <w:noProof w:val="0"/>
        </w:rPr>
        <w:t>. (</w:t>
      </w:r>
      <w:r w:rsidR="005732FB" w:rsidRPr="00DE6A01">
        <w:rPr>
          <w:b/>
          <w:noProof w:val="0"/>
        </w:rPr>
        <w:t>B</w:t>
      </w:r>
      <w:r w:rsidR="005732FB" w:rsidRPr="00DE6A01">
        <w:rPr>
          <w:noProof w:val="0"/>
        </w:rPr>
        <w:t xml:space="preserve">) </w:t>
      </w:r>
      <w:r w:rsidR="00AF74C8" w:rsidRPr="00DE6A01">
        <w:rPr>
          <w:noProof w:val="0"/>
        </w:rPr>
        <w:t>A small oval or rectangle is cut into the drape to expose the abdomen</w:t>
      </w:r>
      <w:r w:rsidR="00DE6A01">
        <w:rPr>
          <w:noProof w:val="0"/>
        </w:rPr>
        <w:t>.</w:t>
      </w:r>
      <w:r w:rsidR="005732FB" w:rsidRPr="00DE6A01">
        <w:rPr>
          <w:noProof w:val="0"/>
        </w:rPr>
        <w:t xml:space="preserve"> (</w:t>
      </w:r>
      <w:r w:rsidR="00653D84" w:rsidRPr="00DE6A01">
        <w:rPr>
          <w:b/>
          <w:noProof w:val="0"/>
        </w:rPr>
        <w:t>C</w:t>
      </w:r>
      <w:r w:rsidR="00653D84" w:rsidRPr="00DE6A01">
        <w:rPr>
          <w:noProof w:val="0"/>
        </w:rPr>
        <w:t>)</w:t>
      </w:r>
      <w:r w:rsidR="00AF74C8" w:rsidRPr="00DE6A01">
        <w:rPr>
          <w:noProof w:val="0"/>
        </w:rPr>
        <w:t xml:space="preserve"> A small slit should be made </w:t>
      </w:r>
      <w:r w:rsidR="00DE6A01">
        <w:rPr>
          <w:noProof w:val="0"/>
        </w:rPr>
        <w:t>along</w:t>
      </w:r>
      <w:r w:rsidR="00AF74C8" w:rsidRPr="00DE6A01">
        <w:rPr>
          <w:noProof w:val="0"/>
        </w:rPr>
        <w:t xml:space="preserve"> the </w:t>
      </w:r>
      <w:r w:rsidR="00DE6A01">
        <w:rPr>
          <w:noProof w:val="0"/>
        </w:rPr>
        <w:t xml:space="preserve">midline of the </w:t>
      </w:r>
      <w:r w:rsidR="00AF74C8" w:rsidRPr="00DE6A01">
        <w:rPr>
          <w:noProof w:val="0"/>
        </w:rPr>
        <w:t>drape nea</w:t>
      </w:r>
      <w:r w:rsidR="00653D84" w:rsidRPr="00DE6A01">
        <w:rPr>
          <w:noProof w:val="0"/>
        </w:rPr>
        <w:t xml:space="preserve">r the ovoid or rectangular </w:t>
      </w:r>
      <w:r w:rsidR="00AF74C8" w:rsidRPr="00DE6A01">
        <w:rPr>
          <w:noProof w:val="0"/>
        </w:rPr>
        <w:t>window, to allow access to the rectum during the procedure</w:t>
      </w:r>
      <w:r w:rsidR="00DE6A01">
        <w:rPr>
          <w:noProof w:val="0"/>
        </w:rPr>
        <w:t>.</w:t>
      </w:r>
    </w:p>
    <w:p w:rsidR="00DE6A01" w:rsidRPr="00756604" w:rsidRDefault="00DE6A01" w:rsidP="00756604">
      <w:pPr>
        <w:pStyle w:val="EndNoteBibliography"/>
        <w:widowControl/>
        <w:rPr>
          <w:noProof w:val="0"/>
        </w:rPr>
      </w:pPr>
    </w:p>
    <w:p w:rsidR="00AF74C8" w:rsidRDefault="00756604" w:rsidP="00756604">
      <w:pPr>
        <w:pStyle w:val="EndNoteBibliography"/>
        <w:widowControl/>
        <w:rPr>
          <w:noProof w:val="0"/>
        </w:rPr>
      </w:pPr>
      <w:r w:rsidRPr="00756604">
        <w:rPr>
          <w:b/>
          <w:noProof w:val="0"/>
        </w:rPr>
        <w:t>Figure 2</w:t>
      </w:r>
      <w:r w:rsidR="00653D84" w:rsidRPr="00756604">
        <w:rPr>
          <w:b/>
          <w:noProof w:val="0"/>
        </w:rPr>
        <w:t>.</w:t>
      </w:r>
      <w:r w:rsidR="005732FB" w:rsidRPr="00756604">
        <w:rPr>
          <w:b/>
          <w:noProof w:val="0"/>
        </w:rPr>
        <w:t xml:space="preserve"> </w:t>
      </w:r>
      <w:r w:rsidR="00DE6A01">
        <w:rPr>
          <w:b/>
          <w:noProof w:val="0"/>
        </w:rPr>
        <w:t xml:space="preserve">Incisions. </w:t>
      </w:r>
      <w:r w:rsidR="005732FB" w:rsidRPr="00DE6A01">
        <w:rPr>
          <w:noProof w:val="0"/>
        </w:rPr>
        <w:t>(</w:t>
      </w:r>
      <w:r w:rsidR="005732FB" w:rsidRPr="00756604">
        <w:rPr>
          <w:b/>
          <w:noProof w:val="0"/>
        </w:rPr>
        <w:t>A</w:t>
      </w:r>
      <w:r w:rsidR="005732FB" w:rsidRPr="00DE6A01">
        <w:rPr>
          <w:noProof w:val="0"/>
        </w:rPr>
        <w:t>)</w:t>
      </w:r>
      <w:r w:rsidR="005732FB" w:rsidRPr="00756604">
        <w:rPr>
          <w:noProof w:val="0"/>
        </w:rPr>
        <w:t xml:space="preserve"> </w:t>
      </w:r>
      <w:r w:rsidR="00AF74C8" w:rsidRPr="00756604">
        <w:rPr>
          <w:noProof w:val="0"/>
        </w:rPr>
        <w:t>A skin incision is made w</w:t>
      </w:r>
      <w:r w:rsidR="00DE6A01">
        <w:rPr>
          <w:noProof w:val="0"/>
        </w:rPr>
        <w:t>hile taking</w:t>
      </w:r>
      <w:r w:rsidR="00AF74C8" w:rsidRPr="00756604">
        <w:rPr>
          <w:noProof w:val="0"/>
        </w:rPr>
        <w:t xml:space="preserve"> care not to</w:t>
      </w:r>
      <w:r w:rsidR="00DE6A01">
        <w:rPr>
          <w:noProof w:val="0"/>
        </w:rPr>
        <w:t xml:space="preserve"> injure</w:t>
      </w:r>
      <w:r w:rsidR="00AF74C8" w:rsidRPr="00756604">
        <w:rPr>
          <w:noProof w:val="0"/>
        </w:rPr>
        <w:t xml:space="preserve"> the peritoneum</w:t>
      </w:r>
      <w:r w:rsidR="00DE6A01">
        <w:rPr>
          <w:noProof w:val="0"/>
        </w:rPr>
        <w:t>.</w:t>
      </w:r>
      <w:r w:rsidR="005732FB" w:rsidRPr="00756604">
        <w:rPr>
          <w:b/>
          <w:noProof w:val="0"/>
        </w:rPr>
        <w:t xml:space="preserve"> </w:t>
      </w:r>
      <w:r w:rsidR="005732FB" w:rsidRPr="00DE6A01">
        <w:rPr>
          <w:noProof w:val="0"/>
        </w:rPr>
        <w:t>(</w:t>
      </w:r>
      <w:r w:rsidR="00AF74C8" w:rsidRPr="00756604">
        <w:rPr>
          <w:b/>
          <w:noProof w:val="0"/>
        </w:rPr>
        <w:t>B</w:t>
      </w:r>
      <w:r w:rsidR="005732FB" w:rsidRPr="00DE6A01">
        <w:rPr>
          <w:noProof w:val="0"/>
        </w:rPr>
        <w:t>)</w:t>
      </w:r>
      <w:r w:rsidR="00AF74C8" w:rsidRPr="00756604">
        <w:rPr>
          <w:noProof w:val="0"/>
        </w:rPr>
        <w:t xml:space="preserve"> The </w:t>
      </w:r>
      <w:r w:rsidR="00DE6A01">
        <w:rPr>
          <w:noProof w:val="0"/>
        </w:rPr>
        <w:t>p</w:t>
      </w:r>
      <w:r w:rsidR="00AF74C8" w:rsidRPr="00756604">
        <w:rPr>
          <w:noProof w:val="0"/>
        </w:rPr>
        <w:t>eritoneum is elevated away from the abdominal contents and incised exposing the intra-abdominal contents</w:t>
      </w:r>
      <w:r w:rsidR="00DE6A01">
        <w:rPr>
          <w:noProof w:val="0"/>
        </w:rPr>
        <w:t>.</w:t>
      </w:r>
    </w:p>
    <w:p w:rsidR="00DE6A01" w:rsidRPr="00DE6A01" w:rsidRDefault="00DE6A01" w:rsidP="00756604">
      <w:pPr>
        <w:pStyle w:val="EndNoteBibliography"/>
        <w:widowControl/>
        <w:rPr>
          <w:b/>
          <w:noProof w:val="0"/>
        </w:rPr>
      </w:pPr>
    </w:p>
    <w:p w:rsidR="00AF74C8" w:rsidRDefault="00756604" w:rsidP="00756604">
      <w:pPr>
        <w:pStyle w:val="EndNoteBibliography"/>
        <w:widowControl/>
        <w:rPr>
          <w:noProof w:val="0"/>
        </w:rPr>
      </w:pPr>
      <w:r w:rsidRPr="00DE6A01">
        <w:rPr>
          <w:b/>
          <w:noProof w:val="0"/>
        </w:rPr>
        <w:t>Figure 3</w:t>
      </w:r>
      <w:r w:rsidR="00AF74C8" w:rsidRPr="00DE6A01">
        <w:rPr>
          <w:b/>
          <w:noProof w:val="0"/>
        </w:rPr>
        <w:t xml:space="preserve">: </w:t>
      </w:r>
      <w:r w:rsidR="00DE6A01" w:rsidRPr="00DE6A01">
        <w:rPr>
          <w:b/>
          <w:noProof w:val="0"/>
        </w:rPr>
        <w:t xml:space="preserve">Probe placement. </w:t>
      </w:r>
      <w:r w:rsidR="00AF74C8" w:rsidRPr="00756604">
        <w:rPr>
          <w:noProof w:val="0"/>
        </w:rPr>
        <w:t xml:space="preserve">A blunt probe is gently placed in the rectum. After locating the cecum, the contents of the abdomen are rotated medially visualizing the rectal probe previously placed. </w:t>
      </w:r>
    </w:p>
    <w:p w:rsidR="00DE6A01" w:rsidRPr="00756604" w:rsidRDefault="00DE6A01" w:rsidP="00756604">
      <w:pPr>
        <w:pStyle w:val="EndNoteBibliography"/>
        <w:widowControl/>
        <w:rPr>
          <w:noProof w:val="0"/>
        </w:rPr>
      </w:pPr>
    </w:p>
    <w:p w:rsidR="00AF74C8" w:rsidRDefault="00756604" w:rsidP="00756604">
      <w:pPr>
        <w:pStyle w:val="EndNoteBibliography"/>
        <w:widowControl/>
        <w:rPr>
          <w:noProof w:val="0"/>
        </w:rPr>
      </w:pPr>
      <w:r w:rsidRPr="00756604">
        <w:rPr>
          <w:b/>
          <w:noProof w:val="0"/>
        </w:rPr>
        <w:t>Figure 4</w:t>
      </w:r>
      <w:r w:rsidR="0023156F" w:rsidRPr="00756604">
        <w:rPr>
          <w:b/>
          <w:noProof w:val="0"/>
        </w:rPr>
        <w:t xml:space="preserve">. </w:t>
      </w:r>
      <w:r w:rsidR="0012265C">
        <w:rPr>
          <w:b/>
          <w:noProof w:val="0"/>
        </w:rPr>
        <w:t>Colotomy and repair.</w:t>
      </w:r>
      <w:r w:rsidR="0012265C" w:rsidRPr="0012265C">
        <w:rPr>
          <w:noProof w:val="0"/>
        </w:rPr>
        <w:t xml:space="preserve"> </w:t>
      </w:r>
      <w:r w:rsidR="0023156F" w:rsidRPr="0012265C">
        <w:rPr>
          <w:noProof w:val="0"/>
        </w:rPr>
        <w:t>(</w:t>
      </w:r>
      <w:r w:rsidR="00AF74C8" w:rsidRPr="00756604">
        <w:rPr>
          <w:b/>
          <w:noProof w:val="0"/>
        </w:rPr>
        <w:t>A</w:t>
      </w:r>
      <w:r w:rsidR="0023156F" w:rsidRPr="0012265C">
        <w:rPr>
          <w:noProof w:val="0"/>
        </w:rPr>
        <w:t>)</w:t>
      </w:r>
      <w:r w:rsidR="00AF74C8" w:rsidRPr="00756604">
        <w:rPr>
          <w:noProof w:val="0"/>
        </w:rPr>
        <w:t xml:space="preserve"> The sigmoid is grasped with atraumatic forceps</w:t>
      </w:r>
      <w:r w:rsidR="0012265C">
        <w:rPr>
          <w:noProof w:val="0"/>
        </w:rPr>
        <w:t>.</w:t>
      </w:r>
      <w:r w:rsidR="0023156F" w:rsidRPr="00756604">
        <w:rPr>
          <w:noProof w:val="0"/>
        </w:rPr>
        <w:t xml:space="preserve"> </w:t>
      </w:r>
      <w:r w:rsidR="0023156F" w:rsidRPr="0012265C">
        <w:rPr>
          <w:noProof w:val="0"/>
        </w:rPr>
        <w:t>(</w:t>
      </w:r>
      <w:r w:rsidR="00AF74C8" w:rsidRPr="00756604">
        <w:rPr>
          <w:b/>
          <w:noProof w:val="0"/>
        </w:rPr>
        <w:t>B</w:t>
      </w:r>
      <w:r w:rsidR="0023156F" w:rsidRPr="0012265C">
        <w:rPr>
          <w:noProof w:val="0"/>
        </w:rPr>
        <w:t>)</w:t>
      </w:r>
      <w:r w:rsidR="00AF74C8" w:rsidRPr="00756604">
        <w:rPr>
          <w:noProof w:val="0"/>
        </w:rPr>
        <w:t xml:space="preserve"> Using sharp micro</w:t>
      </w:r>
      <w:r w:rsidR="0012265C">
        <w:rPr>
          <w:noProof w:val="0"/>
        </w:rPr>
        <w:t>-</w:t>
      </w:r>
      <w:r w:rsidR="00AF74C8" w:rsidRPr="00756604">
        <w:rPr>
          <w:noProof w:val="0"/>
        </w:rPr>
        <w:t>scissors, make a cut across the sigmoid colon perpendicular to the direction of the colon and extending across 80-90% the width of the colon</w:t>
      </w:r>
      <w:r w:rsidR="0012265C">
        <w:rPr>
          <w:noProof w:val="0"/>
        </w:rPr>
        <w:t>.</w:t>
      </w:r>
      <w:r w:rsidR="0023156F" w:rsidRPr="00756604">
        <w:rPr>
          <w:noProof w:val="0"/>
        </w:rPr>
        <w:t xml:space="preserve"> </w:t>
      </w:r>
      <w:r w:rsidR="0023156F" w:rsidRPr="0012265C">
        <w:rPr>
          <w:noProof w:val="0"/>
        </w:rPr>
        <w:t>(</w:t>
      </w:r>
      <w:r w:rsidR="0023156F" w:rsidRPr="00756604">
        <w:rPr>
          <w:b/>
          <w:noProof w:val="0"/>
        </w:rPr>
        <w:t>C</w:t>
      </w:r>
      <w:r w:rsidR="0023156F" w:rsidRPr="0012265C">
        <w:rPr>
          <w:noProof w:val="0"/>
        </w:rPr>
        <w:t>)</w:t>
      </w:r>
      <w:r w:rsidR="00AF74C8" w:rsidRPr="00756604">
        <w:rPr>
          <w:noProof w:val="0"/>
        </w:rPr>
        <w:t xml:space="preserve"> Using a Castro-Viejo needle driver, place </w:t>
      </w:r>
      <w:r w:rsidR="0012265C">
        <w:rPr>
          <w:noProof w:val="0"/>
        </w:rPr>
        <w:t>5-6</w:t>
      </w:r>
      <w:r w:rsidR="00AF74C8" w:rsidRPr="00756604">
        <w:rPr>
          <w:noProof w:val="0"/>
        </w:rPr>
        <w:t xml:space="preserve"> simple interrupted 8-0 p</w:t>
      </w:r>
      <w:r w:rsidR="0012265C">
        <w:rPr>
          <w:noProof w:val="0"/>
        </w:rPr>
        <w:t>olypropy</w:t>
      </w:r>
      <w:r w:rsidR="00AF74C8" w:rsidRPr="00756604">
        <w:rPr>
          <w:noProof w:val="0"/>
        </w:rPr>
        <w:t>lene stitches to repair the colotomy. Sutures should be about 1</w:t>
      </w:r>
      <w:r w:rsidR="0012265C">
        <w:rPr>
          <w:noProof w:val="0"/>
        </w:rPr>
        <w:t xml:space="preserve"> </w:t>
      </w:r>
      <w:r w:rsidR="00AF74C8" w:rsidRPr="00756604">
        <w:rPr>
          <w:noProof w:val="0"/>
        </w:rPr>
        <w:t>mm apart from each other with 0.5</w:t>
      </w:r>
      <w:r w:rsidR="000D121B" w:rsidRPr="00756604">
        <w:rPr>
          <w:noProof w:val="0"/>
        </w:rPr>
        <w:t xml:space="preserve"> </w:t>
      </w:r>
      <w:r w:rsidR="00AF74C8" w:rsidRPr="00756604">
        <w:rPr>
          <w:noProof w:val="0"/>
        </w:rPr>
        <w:t>mm bites</w:t>
      </w:r>
      <w:r w:rsidR="0012265C">
        <w:rPr>
          <w:noProof w:val="0"/>
        </w:rPr>
        <w:t>.</w:t>
      </w:r>
    </w:p>
    <w:p w:rsidR="0012265C" w:rsidRPr="00756604" w:rsidRDefault="0012265C" w:rsidP="00756604">
      <w:pPr>
        <w:pStyle w:val="EndNoteBibliography"/>
        <w:widowControl/>
        <w:rPr>
          <w:noProof w:val="0"/>
        </w:rPr>
      </w:pPr>
    </w:p>
    <w:p w:rsidR="00AF74C8" w:rsidRPr="00756604" w:rsidRDefault="00756604" w:rsidP="00756604">
      <w:pPr>
        <w:pStyle w:val="EndNoteBibliography"/>
        <w:widowControl/>
        <w:rPr>
          <w:noProof w:val="0"/>
        </w:rPr>
      </w:pPr>
      <w:r w:rsidRPr="00756604">
        <w:rPr>
          <w:b/>
          <w:noProof w:val="0"/>
        </w:rPr>
        <w:t>Figure 5</w:t>
      </w:r>
      <w:r w:rsidR="0023156F" w:rsidRPr="00756604">
        <w:rPr>
          <w:b/>
          <w:noProof w:val="0"/>
        </w:rPr>
        <w:t>.</w:t>
      </w:r>
      <w:r w:rsidR="0012265C">
        <w:rPr>
          <w:b/>
          <w:noProof w:val="0"/>
        </w:rPr>
        <w:t xml:space="preserve"> Wound closure.</w:t>
      </w:r>
      <w:r w:rsidR="0023156F" w:rsidRPr="00756604">
        <w:rPr>
          <w:b/>
          <w:noProof w:val="0"/>
        </w:rPr>
        <w:t xml:space="preserve"> </w:t>
      </w:r>
      <w:r w:rsidR="0023156F" w:rsidRPr="0012265C">
        <w:rPr>
          <w:noProof w:val="0"/>
        </w:rPr>
        <w:t>(</w:t>
      </w:r>
      <w:r w:rsidR="0023156F" w:rsidRPr="00756604">
        <w:rPr>
          <w:b/>
          <w:noProof w:val="0"/>
        </w:rPr>
        <w:t>A</w:t>
      </w:r>
      <w:r w:rsidR="0023156F" w:rsidRPr="0012265C">
        <w:rPr>
          <w:noProof w:val="0"/>
        </w:rPr>
        <w:t>)</w:t>
      </w:r>
      <w:r w:rsidR="00AF74C8" w:rsidRPr="00756604">
        <w:rPr>
          <w:noProof w:val="0"/>
        </w:rPr>
        <w:t xml:space="preserve"> The viscera</w:t>
      </w:r>
      <w:r w:rsidR="0012265C">
        <w:rPr>
          <w:noProof w:val="0"/>
        </w:rPr>
        <w:t>l organs are</w:t>
      </w:r>
      <w:r w:rsidR="00AF74C8" w:rsidRPr="00756604">
        <w:rPr>
          <w:noProof w:val="0"/>
        </w:rPr>
        <w:t xml:space="preserve"> returned to </w:t>
      </w:r>
      <w:r w:rsidR="0012265C">
        <w:rPr>
          <w:noProof w:val="0"/>
        </w:rPr>
        <w:t>their</w:t>
      </w:r>
      <w:r w:rsidR="00AF74C8" w:rsidRPr="00756604">
        <w:rPr>
          <w:noProof w:val="0"/>
        </w:rPr>
        <w:t xml:space="preserve"> normal anatomic position</w:t>
      </w:r>
      <w:r w:rsidR="0012265C">
        <w:rPr>
          <w:noProof w:val="0"/>
        </w:rPr>
        <w:t xml:space="preserve">. </w:t>
      </w:r>
      <w:r w:rsidR="0023156F" w:rsidRPr="0012265C">
        <w:rPr>
          <w:noProof w:val="0"/>
        </w:rPr>
        <w:t>(</w:t>
      </w:r>
      <w:r w:rsidR="00AF74C8" w:rsidRPr="00756604">
        <w:rPr>
          <w:b/>
          <w:noProof w:val="0"/>
        </w:rPr>
        <w:t>B</w:t>
      </w:r>
      <w:r w:rsidR="0023156F" w:rsidRPr="0012265C">
        <w:rPr>
          <w:noProof w:val="0"/>
        </w:rPr>
        <w:t>)</w:t>
      </w:r>
      <w:r w:rsidR="00AF74C8" w:rsidRPr="00756604">
        <w:rPr>
          <w:noProof w:val="0"/>
        </w:rPr>
        <w:t xml:space="preserve"> The abdom</w:t>
      </w:r>
      <w:r w:rsidR="0012265C">
        <w:rPr>
          <w:noProof w:val="0"/>
        </w:rPr>
        <w:t>inal</w:t>
      </w:r>
      <w:r w:rsidR="00AF74C8" w:rsidRPr="00756604">
        <w:rPr>
          <w:noProof w:val="0"/>
        </w:rPr>
        <w:t xml:space="preserve"> incision is closed with 4-0 braided suture</w:t>
      </w:r>
      <w:r w:rsidR="0012265C">
        <w:rPr>
          <w:noProof w:val="0"/>
        </w:rPr>
        <w:t>.</w:t>
      </w:r>
      <w:r w:rsidR="0023156F" w:rsidRPr="00756604">
        <w:rPr>
          <w:noProof w:val="0"/>
        </w:rPr>
        <w:t xml:space="preserve"> </w:t>
      </w:r>
      <w:r w:rsidR="0023156F" w:rsidRPr="0012265C">
        <w:rPr>
          <w:noProof w:val="0"/>
        </w:rPr>
        <w:t>(</w:t>
      </w:r>
      <w:r w:rsidR="0023156F" w:rsidRPr="00756604">
        <w:rPr>
          <w:b/>
          <w:noProof w:val="0"/>
        </w:rPr>
        <w:t>C</w:t>
      </w:r>
      <w:r w:rsidR="0023156F" w:rsidRPr="0012265C">
        <w:rPr>
          <w:noProof w:val="0"/>
        </w:rPr>
        <w:t>)</w:t>
      </w:r>
      <w:r w:rsidR="00AF74C8" w:rsidRPr="00756604">
        <w:rPr>
          <w:noProof w:val="0"/>
        </w:rPr>
        <w:t xml:space="preserve"> The skin is closed with 4-0 monofilament suture</w:t>
      </w:r>
      <w:r w:rsidR="0012265C">
        <w:rPr>
          <w:noProof w:val="0"/>
        </w:rPr>
        <w:t>.</w:t>
      </w:r>
    </w:p>
    <w:p w:rsidR="00AF74C8" w:rsidRDefault="00756604" w:rsidP="00756604">
      <w:pPr>
        <w:pStyle w:val="EndNoteBibliography"/>
        <w:widowControl/>
        <w:rPr>
          <w:noProof w:val="0"/>
        </w:rPr>
      </w:pPr>
      <w:r w:rsidRPr="00756604">
        <w:rPr>
          <w:b/>
          <w:noProof w:val="0"/>
        </w:rPr>
        <w:lastRenderedPageBreak/>
        <w:t>Figure 6</w:t>
      </w:r>
      <w:r w:rsidR="0023156F" w:rsidRPr="00756604">
        <w:rPr>
          <w:b/>
          <w:noProof w:val="0"/>
        </w:rPr>
        <w:t xml:space="preserve">. </w:t>
      </w:r>
      <w:r w:rsidR="0012265C">
        <w:rPr>
          <w:b/>
          <w:noProof w:val="0"/>
        </w:rPr>
        <w:t xml:space="preserve">Incision post-surgery. </w:t>
      </w:r>
      <w:r w:rsidR="0023156F" w:rsidRPr="0012265C">
        <w:rPr>
          <w:noProof w:val="0"/>
        </w:rPr>
        <w:t>(</w:t>
      </w:r>
      <w:r w:rsidR="0023156F" w:rsidRPr="00756604">
        <w:rPr>
          <w:b/>
          <w:noProof w:val="0"/>
        </w:rPr>
        <w:t>A</w:t>
      </w:r>
      <w:r w:rsidR="0023156F" w:rsidRPr="0012265C">
        <w:rPr>
          <w:noProof w:val="0"/>
        </w:rPr>
        <w:t>)</w:t>
      </w:r>
      <w:r w:rsidR="00AF74C8" w:rsidRPr="00756604">
        <w:rPr>
          <w:noProof w:val="0"/>
        </w:rPr>
        <w:t xml:space="preserve"> Re-open the original midline incision revealing the intra</w:t>
      </w:r>
      <w:r w:rsidR="0012265C">
        <w:rPr>
          <w:noProof w:val="0"/>
        </w:rPr>
        <w:t>-</w:t>
      </w:r>
      <w:r w:rsidR="00AF74C8" w:rsidRPr="00756604">
        <w:rPr>
          <w:noProof w:val="0"/>
        </w:rPr>
        <w:t xml:space="preserve">abdominal contents. Be sure to extend the incision superiorly and laterally for better exposure to the sigmoid. </w:t>
      </w:r>
      <w:r w:rsidR="0023156F" w:rsidRPr="0012265C">
        <w:rPr>
          <w:noProof w:val="0"/>
        </w:rPr>
        <w:t>(</w:t>
      </w:r>
      <w:r w:rsidR="00AF74C8" w:rsidRPr="00756604">
        <w:rPr>
          <w:b/>
          <w:noProof w:val="0"/>
        </w:rPr>
        <w:t>B</w:t>
      </w:r>
      <w:r w:rsidR="0023156F" w:rsidRPr="0012265C">
        <w:rPr>
          <w:noProof w:val="0"/>
        </w:rPr>
        <w:t>)</w:t>
      </w:r>
      <w:r w:rsidR="00AF74C8" w:rsidRPr="00756604">
        <w:rPr>
          <w:noProof w:val="0"/>
        </w:rPr>
        <w:t xml:space="preserve"> Rotate the viscera medially revealing the sigmoid anastomosis</w:t>
      </w:r>
      <w:r w:rsidR="0012265C">
        <w:rPr>
          <w:noProof w:val="0"/>
        </w:rPr>
        <w:t>.</w:t>
      </w:r>
    </w:p>
    <w:p w:rsidR="0012265C" w:rsidRPr="0012265C" w:rsidRDefault="0012265C" w:rsidP="00756604">
      <w:pPr>
        <w:pStyle w:val="EndNoteBibliography"/>
        <w:widowControl/>
        <w:rPr>
          <w:b/>
          <w:noProof w:val="0"/>
        </w:rPr>
      </w:pPr>
    </w:p>
    <w:p w:rsidR="00AF74C8" w:rsidRDefault="00756604" w:rsidP="00756604">
      <w:pPr>
        <w:pStyle w:val="EndNoteBibliography"/>
        <w:widowControl/>
        <w:rPr>
          <w:noProof w:val="0"/>
        </w:rPr>
      </w:pPr>
      <w:r w:rsidRPr="0012265C">
        <w:rPr>
          <w:b/>
          <w:noProof w:val="0"/>
        </w:rPr>
        <w:t>Figure 7</w:t>
      </w:r>
      <w:r w:rsidR="00AF74C8" w:rsidRPr="0012265C">
        <w:rPr>
          <w:b/>
          <w:noProof w:val="0"/>
        </w:rPr>
        <w:t xml:space="preserve">: </w:t>
      </w:r>
      <w:r w:rsidR="0012265C" w:rsidRPr="0012265C">
        <w:rPr>
          <w:b/>
          <w:noProof w:val="0"/>
        </w:rPr>
        <w:t>Harvesting the anastomosis.</w:t>
      </w:r>
      <w:r w:rsidR="0012265C">
        <w:rPr>
          <w:b/>
          <w:noProof w:val="0"/>
        </w:rPr>
        <w:t xml:space="preserve"> </w:t>
      </w:r>
      <w:proofErr w:type="gramStart"/>
      <w:r w:rsidR="00AF74C8" w:rsidRPr="00756604">
        <w:rPr>
          <w:noProof w:val="0"/>
        </w:rPr>
        <w:t>Remove</w:t>
      </w:r>
      <w:proofErr w:type="gramEnd"/>
      <w:r w:rsidR="00AF74C8" w:rsidRPr="00756604">
        <w:rPr>
          <w:noProof w:val="0"/>
        </w:rPr>
        <w:t xml:space="preserve"> the segment of bowel proximal and distal to the anastomosis by 1 cm on each side. </w:t>
      </w:r>
    </w:p>
    <w:p w:rsidR="0012265C" w:rsidRPr="0012265C" w:rsidRDefault="0012265C" w:rsidP="00756604">
      <w:pPr>
        <w:pStyle w:val="EndNoteBibliography"/>
        <w:widowControl/>
        <w:rPr>
          <w:b/>
          <w:noProof w:val="0"/>
        </w:rPr>
      </w:pPr>
    </w:p>
    <w:p w:rsidR="00AF74C8" w:rsidRDefault="00756604" w:rsidP="00756604">
      <w:pPr>
        <w:pStyle w:val="EndNoteBibliography"/>
        <w:widowControl/>
        <w:rPr>
          <w:noProof w:val="0"/>
        </w:rPr>
      </w:pPr>
      <w:r w:rsidRPr="0012265C">
        <w:rPr>
          <w:b/>
          <w:noProof w:val="0"/>
        </w:rPr>
        <w:t>Figure 8</w:t>
      </w:r>
      <w:r w:rsidR="00AF74C8" w:rsidRPr="0012265C">
        <w:rPr>
          <w:b/>
          <w:noProof w:val="0"/>
        </w:rPr>
        <w:t xml:space="preserve">: </w:t>
      </w:r>
      <w:r w:rsidR="0012265C" w:rsidRPr="0012265C">
        <w:rPr>
          <w:b/>
          <w:noProof w:val="0"/>
        </w:rPr>
        <w:t>Orie</w:t>
      </w:r>
      <w:r w:rsidR="0012265C" w:rsidRPr="0012265C">
        <w:rPr>
          <w:b/>
          <w:noProof w:val="0"/>
        </w:rPr>
        <w:t>n</w:t>
      </w:r>
      <w:r w:rsidR="0012265C" w:rsidRPr="0012265C">
        <w:rPr>
          <w:b/>
          <w:noProof w:val="0"/>
        </w:rPr>
        <w:t xml:space="preserve">tation for </w:t>
      </w:r>
      <w:r w:rsidR="0012265C" w:rsidRPr="0012265C">
        <w:rPr>
          <w:b/>
          <w:noProof w:val="0"/>
        </w:rPr>
        <w:t xml:space="preserve">tissue sections. </w:t>
      </w:r>
      <w:r w:rsidR="00AF74C8" w:rsidRPr="00756604">
        <w:rPr>
          <w:noProof w:val="0"/>
        </w:rPr>
        <w:t>Cut along the length of the mesenteric border in a longitudinal fashion.</w:t>
      </w:r>
      <w:r w:rsidR="0012265C">
        <w:rPr>
          <w:noProof w:val="0"/>
        </w:rPr>
        <w:t xml:space="preserve"> </w:t>
      </w:r>
      <w:r w:rsidR="00AF74C8" w:rsidRPr="00756604">
        <w:rPr>
          <w:noProof w:val="0"/>
        </w:rPr>
        <w:t>This leaves a rectang</w:t>
      </w:r>
      <w:r w:rsidR="0012265C">
        <w:rPr>
          <w:noProof w:val="0"/>
        </w:rPr>
        <w:t>ular</w:t>
      </w:r>
      <w:r w:rsidR="00AF74C8" w:rsidRPr="00756604">
        <w:rPr>
          <w:noProof w:val="0"/>
        </w:rPr>
        <w:t xml:space="preserve"> specimen. This depicts specimen of sigmoid anastomosis.</w:t>
      </w:r>
    </w:p>
    <w:p w:rsidR="0012265C" w:rsidRPr="00756604" w:rsidRDefault="0012265C" w:rsidP="00756604">
      <w:pPr>
        <w:pStyle w:val="EndNoteBibliography"/>
        <w:widowControl/>
        <w:rPr>
          <w:noProof w:val="0"/>
        </w:rPr>
      </w:pPr>
    </w:p>
    <w:p w:rsidR="00AF74C8" w:rsidRPr="0012265C" w:rsidRDefault="00756604" w:rsidP="0012265C">
      <w:pPr>
        <w:pStyle w:val="EndNoteBibliography"/>
        <w:widowControl/>
        <w:rPr>
          <w:b/>
          <w:noProof w:val="0"/>
        </w:rPr>
      </w:pPr>
      <w:r w:rsidRPr="00756604">
        <w:rPr>
          <w:b/>
          <w:noProof w:val="0"/>
        </w:rPr>
        <w:t>Figure 9</w:t>
      </w:r>
      <w:r w:rsidR="00AF74C8" w:rsidRPr="00756604">
        <w:rPr>
          <w:b/>
          <w:noProof w:val="0"/>
        </w:rPr>
        <w:t xml:space="preserve">: </w:t>
      </w:r>
      <w:r w:rsidR="00AF74C8" w:rsidRPr="0012265C">
        <w:rPr>
          <w:b/>
          <w:noProof w:val="0"/>
        </w:rPr>
        <w:t>Histology</w:t>
      </w:r>
      <w:r w:rsidR="00077C12" w:rsidRPr="0012265C">
        <w:rPr>
          <w:b/>
          <w:noProof w:val="0"/>
        </w:rPr>
        <w:t xml:space="preserve"> and immunohistochemical analysis</w:t>
      </w:r>
      <w:r w:rsidR="00AF74C8" w:rsidRPr="0012265C">
        <w:rPr>
          <w:b/>
          <w:noProof w:val="0"/>
        </w:rPr>
        <w:t xml:space="preserve"> of a fully healed colonic anastomosis</w:t>
      </w:r>
      <w:r w:rsidR="00E7358D" w:rsidRPr="0012265C">
        <w:rPr>
          <w:b/>
          <w:noProof w:val="0"/>
        </w:rPr>
        <w:t>.</w:t>
      </w:r>
      <w:r w:rsidR="0012265C">
        <w:rPr>
          <w:b/>
          <w:noProof w:val="0"/>
        </w:rPr>
        <w:t xml:space="preserve"> </w:t>
      </w:r>
      <w:r w:rsidR="0012265C" w:rsidRPr="0012265C">
        <w:rPr>
          <w:noProof w:val="0"/>
        </w:rPr>
        <w:t>Histological analysis shows f</w:t>
      </w:r>
      <w:r w:rsidR="0012265C" w:rsidRPr="0012265C">
        <w:t xml:space="preserve">ibrotic (collagen visualized by trichrome staining) response mediated by smooth muscle alpha-actin positive myofibroblasts </w:t>
      </w:r>
      <w:r w:rsidR="00AF74C8" w:rsidRPr="00756604">
        <w:fldChar w:fldCharType="begin"/>
      </w:r>
      <w:r w:rsidR="00AF74C8" w:rsidRPr="00756604">
        <w:instrText xml:space="preserve"> ADDIN </w:instrText>
      </w:r>
      <w:r w:rsidR="00AF74C8" w:rsidRPr="00756604">
        <w:fldChar w:fldCharType="end"/>
      </w:r>
    </w:p>
    <w:p w:rsidR="00D60F81" w:rsidRPr="00756604" w:rsidRDefault="00D60F81" w:rsidP="00756604">
      <w:pPr>
        <w:widowControl/>
        <w:rPr>
          <w:color w:val="808080" w:themeColor="background1" w:themeShade="80"/>
        </w:rPr>
      </w:pPr>
    </w:p>
    <w:p w:rsidR="00D60F81" w:rsidRPr="00756604" w:rsidRDefault="00D60F81" w:rsidP="00756604">
      <w:pPr>
        <w:widowControl/>
        <w:rPr>
          <w:b/>
        </w:rPr>
      </w:pPr>
      <w:r w:rsidRPr="00756604">
        <w:rPr>
          <w:b/>
        </w:rPr>
        <w:t>DISCUSSION</w:t>
      </w:r>
      <w:r w:rsidR="00A7619E" w:rsidRPr="00756604">
        <w:rPr>
          <w:b/>
          <w:bCs/>
        </w:rPr>
        <w:t>:</w:t>
      </w:r>
    </w:p>
    <w:p w:rsidR="00BB5065" w:rsidRPr="00756604" w:rsidRDefault="00E914B6" w:rsidP="00756604">
      <w:pPr>
        <w:widowControl/>
        <w:rPr>
          <w:color w:val="auto"/>
        </w:rPr>
      </w:pPr>
      <w:r w:rsidRPr="00756604">
        <w:rPr>
          <w:color w:val="auto"/>
        </w:rPr>
        <w:t xml:space="preserve">There are several key steps to ensure the success </w:t>
      </w:r>
      <w:r w:rsidR="0012265C">
        <w:rPr>
          <w:color w:val="auto"/>
        </w:rPr>
        <w:t xml:space="preserve">of </w:t>
      </w:r>
      <w:r w:rsidRPr="00756604">
        <w:rPr>
          <w:color w:val="auto"/>
        </w:rPr>
        <w:t>and minimize the morbidity/mortality associated with this procedure.</w:t>
      </w:r>
      <w:r w:rsidR="00FB6447" w:rsidRPr="00756604">
        <w:rPr>
          <w:color w:val="auto"/>
        </w:rPr>
        <w:t xml:space="preserve"> </w:t>
      </w:r>
      <w:r w:rsidR="00D23E81" w:rsidRPr="00756604">
        <w:rPr>
          <w:color w:val="auto"/>
        </w:rPr>
        <w:t xml:space="preserve">First, </w:t>
      </w:r>
      <w:r w:rsidR="0012265C">
        <w:rPr>
          <w:color w:val="auto"/>
        </w:rPr>
        <w:t xml:space="preserve">ensure </w:t>
      </w:r>
      <w:r w:rsidR="00D23E81" w:rsidRPr="00756604">
        <w:rPr>
          <w:color w:val="auto"/>
        </w:rPr>
        <w:t>careful handling of intestinal tissue and tak</w:t>
      </w:r>
      <w:r w:rsidR="0012265C">
        <w:rPr>
          <w:color w:val="auto"/>
        </w:rPr>
        <w:t>e</w:t>
      </w:r>
      <w:r w:rsidR="00D23E81" w:rsidRPr="00756604">
        <w:rPr>
          <w:color w:val="auto"/>
        </w:rPr>
        <w:t xml:space="preserve"> care to prevent traction injury when rotating the viscera to expose the colon.</w:t>
      </w:r>
      <w:r w:rsidR="00FB6447" w:rsidRPr="00756604">
        <w:rPr>
          <w:color w:val="auto"/>
        </w:rPr>
        <w:t xml:space="preserve"> </w:t>
      </w:r>
      <w:r w:rsidR="00D23E81" w:rsidRPr="00756604">
        <w:rPr>
          <w:color w:val="auto"/>
        </w:rPr>
        <w:t>Undue tension on the bowel or mesentery can injury the bowel or vasculature and cause bowel necrosis away from the site of anastomosis</w:t>
      </w:r>
      <w:r w:rsidR="00715B02" w:rsidRPr="00756604">
        <w:rPr>
          <w:color w:val="auto"/>
        </w:rPr>
        <w:t>.</w:t>
      </w:r>
      <w:r w:rsidR="00FB6447" w:rsidRPr="00756604">
        <w:rPr>
          <w:color w:val="auto"/>
        </w:rPr>
        <w:t xml:space="preserve"> </w:t>
      </w:r>
      <w:r w:rsidR="00D23E81" w:rsidRPr="00756604">
        <w:rPr>
          <w:color w:val="auto"/>
        </w:rPr>
        <w:t xml:space="preserve">Additionally, sharp </w:t>
      </w:r>
      <w:r w:rsidR="009A1F1C" w:rsidRPr="00756604">
        <w:rPr>
          <w:color w:val="auto"/>
        </w:rPr>
        <w:t>forceps</w:t>
      </w:r>
      <w:r w:rsidR="00D23E81" w:rsidRPr="00756604">
        <w:rPr>
          <w:color w:val="auto"/>
        </w:rPr>
        <w:t xml:space="preserve"> or </w:t>
      </w:r>
      <w:r w:rsidR="009A1F1C" w:rsidRPr="00756604">
        <w:rPr>
          <w:color w:val="auto"/>
        </w:rPr>
        <w:t>forceps</w:t>
      </w:r>
      <w:r w:rsidR="00D23E81" w:rsidRPr="00756604">
        <w:rPr>
          <w:color w:val="auto"/>
        </w:rPr>
        <w:t xml:space="preserve"> with tee</w:t>
      </w:r>
      <w:r w:rsidR="00016EE3" w:rsidRPr="00756604">
        <w:rPr>
          <w:color w:val="auto"/>
        </w:rPr>
        <w:t>th should not be used to handle the bowel</w:t>
      </w:r>
      <w:r w:rsidR="00D23E81" w:rsidRPr="00756604">
        <w:rPr>
          <w:color w:val="auto"/>
        </w:rPr>
        <w:t>.</w:t>
      </w:r>
      <w:r w:rsidR="00FB6447" w:rsidRPr="00756604">
        <w:rPr>
          <w:color w:val="auto"/>
        </w:rPr>
        <w:t xml:space="preserve"> </w:t>
      </w:r>
    </w:p>
    <w:p w:rsidR="00D23E81" w:rsidRPr="00756604" w:rsidRDefault="00D23E81" w:rsidP="00756604">
      <w:pPr>
        <w:widowControl/>
        <w:rPr>
          <w:color w:val="auto"/>
        </w:rPr>
      </w:pPr>
    </w:p>
    <w:p w:rsidR="00D23E81" w:rsidRPr="00756604" w:rsidRDefault="00D23E81" w:rsidP="00756604">
      <w:pPr>
        <w:widowControl/>
        <w:rPr>
          <w:color w:val="auto"/>
        </w:rPr>
      </w:pPr>
      <w:r w:rsidRPr="00756604">
        <w:rPr>
          <w:color w:val="auto"/>
        </w:rPr>
        <w:t xml:space="preserve">Injury to </w:t>
      </w:r>
      <w:r w:rsidR="00367083">
        <w:rPr>
          <w:color w:val="auto"/>
        </w:rPr>
        <w:t xml:space="preserve">the </w:t>
      </w:r>
      <w:r w:rsidRPr="00756604">
        <w:rPr>
          <w:color w:val="auto"/>
        </w:rPr>
        <w:t>bowel separate from the site of planned anastomosis, either during visceral rotation or by perforation with the blunt probe, should result in euthanasia of the animal.</w:t>
      </w:r>
      <w:r w:rsidR="00756604">
        <w:rPr>
          <w:color w:val="auto"/>
        </w:rPr>
        <w:t xml:space="preserve"> </w:t>
      </w:r>
      <w:r w:rsidRPr="00756604">
        <w:rPr>
          <w:color w:val="auto"/>
        </w:rPr>
        <w:t>In our experience, bowel necrosis or injury can lead to intra</w:t>
      </w:r>
      <w:r w:rsidR="00367083">
        <w:rPr>
          <w:color w:val="auto"/>
        </w:rPr>
        <w:t>-</w:t>
      </w:r>
      <w:r w:rsidRPr="00756604">
        <w:rPr>
          <w:color w:val="auto"/>
        </w:rPr>
        <w:t>abdominal sepsis or death, and a greatly increased inflammatory response that makes recovery of a healed anastomotic specimen prohibitively difficult.</w:t>
      </w:r>
    </w:p>
    <w:p w:rsidR="00D23E81" w:rsidRPr="00756604" w:rsidRDefault="00D23E81" w:rsidP="00756604">
      <w:pPr>
        <w:widowControl/>
        <w:rPr>
          <w:color w:val="auto"/>
        </w:rPr>
      </w:pPr>
    </w:p>
    <w:p w:rsidR="00D23E81" w:rsidRPr="00756604" w:rsidRDefault="003C2009" w:rsidP="00756604">
      <w:pPr>
        <w:widowControl/>
        <w:rPr>
          <w:color w:val="auto"/>
        </w:rPr>
      </w:pPr>
      <w:r w:rsidRPr="00756604">
        <w:rPr>
          <w:color w:val="auto"/>
        </w:rPr>
        <w:t>Transection of the colon should span as much of the descending colon as possible, but care should be taken to not transect the bowel serosa in contact with the mesentery.</w:t>
      </w:r>
      <w:r w:rsidR="00FB6447" w:rsidRPr="00756604">
        <w:rPr>
          <w:color w:val="auto"/>
        </w:rPr>
        <w:t xml:space="preserve"> </w:t>
      </w:r>
      <w:r w:rsidRPr="00756604">
        <w:rPr>
          <w:color w:val="auto"/>
        </w:rPr>
        <w:t>In our experience, transection that includes the serosa—and especially the mesentery—can lead to retraction of the proximal section of</w:t>
      </w:r>
      <w:r w:rsidR="00367083">
        <w:rPr>
          <w:color w:val="auto"/>
        </w:rPr>
        <w:t xml:space="preserve"> the</w:t>
      </w:r>
      <w:r w:rsidRPr="00756604">
        <w:rPr>
          <w:color w:val="auto"/>
        </w:rPr>
        <w:t xml:space="preserve"> colon that makes anastomosis more difficult and can lead to further injury trying to recover the retracted segment.</w:t>
      </w:r>
    </w:p>
    <w:p w:rsidR="003C2009" w:rsidRPr="00756604" w:rsidRDefault="003C2009" w:rsidP="00756604">
      <w:pPr>
        <w:widowControl/>
        <w:rPr>
          <w:color w:val="auto"/>
        </w:rPr>
      </w:pPr>
    </w:p>
    <w:p w:rsidR="003C2009" w:rsidRPr="00756604" w:rsidRDefault="002B134D" w:rsidP="00756604">
      <w:pPr>
        <w:widowControl/>
        <w:rPr>
          <w:color w:val="auto"/>
        </w:rPr>
      </w:pPr>
      <w:r w:rsidRPr="00756604">
        <w:rPr>
          <w:color w:val="auto"/>
        </w:rPr>
        <w:t xml:space="preserve">Anastomosis can be repaired with </w:t>
      </w:r>
      <w:r w:rsidR="00367083">
        <w:rPr>
          <w:color w:val="auto"/>
        </w:rPr>
        <w:t>5-6</w:t>
      </w:r>
      <w:r w:rsidRPr="00756604">
        <w:rPr>
          <w:color w:val="auto"/>
        </w:rPr>
        <w:t xml:space="preserve"> interrupte</w:t>
      </w:r>
      <w:r w:rsidR="0038411F" w:rsidRPr="00756604">
        <w:rPr>
          <w:color w:val="auto"/>
        </w:rPr>
        <w:t>d sutures.</w:t>
      </w:r>
      <w:r w:rsidR="00FB6447" w:rsidRPr="00756604">
        <w:rPr>
          <w:color w:val="auto"/>
        </w:rPr>
        <w:t xml:space="preserve"> </w:t>
      </w:r>
      <w:r w:rsidR="0038411F" w:rsidRPr="00756604">
        <w:rPr>
          <w:color w:val="auto"/>
        </w:rPr>
        <w:t>More may be needed for large mice.</w:t>
      </w:r>
      <w:r w:rsidR="00FB6447" w:rsidRPr="00756604">
        <w:rPr>
          <w:color w:val="auto"/>
        </w:rPr>
        <w:t xml:space="preserve"> </w:t>
      </w:r>
      <w:r w:rsidR="0038411F" w:rsidRPr="00756604">
        <w:rPr>
          <w:color w:val="auto"/>
        </w:rPr>
        <w:t xml:space="preserve">Sutures should be </w:t>
      </w:r>
      <w:r w:rsidR="00BE10EA" w:rsidRPr="00756604">
        <w:rPr>
          <w:color w:val="auto"/>
        </w:rPr>
        <w:t>1</w:t>
      </w:r>
      <w:r w:rsidR="00902387" w:rsidRPr="00756604">
        <w:rPr>
          <w:color w:val="auto"/>
        </w:rPr>
        <w:t xml:space="preserve"> </w:t>
      </w:r>
      <w:r w:rsidR="00BE10EA" w:rsidRPr="00756604">
        <w:rPr>
          <w:color w:val="auto"/>
        </w:rPr>
        <w:t>mm apart</w:t>
      </w:r>
      <w:r w:rsidR="00367083">
        <w:rPr>
          <w:color w:val="auto"/>
        </w:rPr>
        <w:t xml:space="preserve">. Place sutures on </w:t>
      </w:r>
      <w:r w:rsidR="00367083" w:rsidRPr="00756604">
        <w:rPr>
          <w:color w:val="auto"/>
        </w:rPr>
        <w:t xml:space="preserve">either side of the mesenteric border and then </w:t>
      </w:r>
      <w:r w:rsidR="00367083">
        <w:rPr>
          <w:color w:val="auto"/>
        </w:rPr>
        <w:t xml:space="preserve">on </w:t>
      </w:r>
      <w:r w:rsidR="00367083" w:rsidRPr="00756604">
        <w:rPr>
          <w:color w:val="auto"/>
        </w:rPr>
        <w:t>alternating sides of the transection to meet in the middle at the anti-mesenteric border</w:t>
      </w:r>
      <w:r w:rsidR="00367083">
        <w:rPr>
          <w:color w:val="auto"/>
        </w:rPr>
        <w:t xml:space="preserve"> </w:t>
      </w:r>
      <w:r w:rsidR="00BE10EA" w:rsidRPr="00756604">
        <w:rPr>
          <w:color w:val="auto"/>
        </w:rPr>
        <w:t>facilitates an easier and quicker anastomosis.</w:t>
      </w:r>
      <w:r w:rsidR="00FB6447" w:rsidRPr="00756604">
        <w:rPr>
          <w:color w:val="auto"/>
        </w:rPr>
        <w:t xml:space="preserve"> </w:t>
      </w:r>
      <w:r w:rsidR="00BE10EA" w:rsidRPr="00756604">
        <w:rPr>
          <w:color w:val="auto"/>
        </w:rPr>
        <w:t>Before the final suture, spanning the anastomosis with the blunt probe ensures a patent anastomosis and prevents “back-walling” the anastomosis, which would effectively ligate the colon.</w:t>
      </w:r>
    </w:p>
    <w:p w:rsidR="00D23E81" w:rsidRPr="00756604" w:rsidRDefault="00D23E81" w:rsidP="00756604">
      <w:pPr>
        <w:widowControl/>
        <w:rPr>
          <w:color w:val="auto"/>
        </w:rPr>
      </w:pPr>
    </w:p>
    <w:p w:rsidR="00D23E81" w:rsidRPr="00756604" w:rsidRDefault="00D23E81" w:rsidP="00756604">
      <w:pPr>
        <w:widowControl/>
        <w:rPr>
          <w:color w:val="auto"/>
        </w:rPr>
      </w:pPr>
      <w:r w:rsidRPr="00756604">
        <w:rPr>
          <w:color w:val="auto"/>
        </w:rPr>
        <w:lastRenderedPageBreak/>
        <w:t>Ensure hemostasis before abdominal closure.</w:t>
      </w:r>
      <w:r w:rsidR="00FB6447" w:rsidRPr="00756604">
        <w:rPr>
          <w:color w:val="auto"/>
        </w:rPr>
        <w:t xml:space="preserve"> </w:t>
      </w:r>
      <w:r w:rsidRPr="00756604">
        <w:rPr>
          <w:color w:val="auto"/>
        </w:rPr>
        <w:t>Despite postoperative antibiotic coverage, hemoperitoneum in the recovery period after intraabdominal contamination can lead to an unacceptably high rate of intra</w:t>
      </w:r>
      <w:r w:rsidR="00367083">
        <w:rPr>
          <w:color w:val="auto"/>
        </w:rPr>
        <w:t>-</w:t>
      </w:r>
      <w:r w:rsidRPr="00756604">
        <w:rPr>
          <w:color w:val="auto"/>
        </w:rPr>
        <w:t>abdominal infection and adhesive disease.</w:t>
      </w:r>
    </w:p>
    <w:p w:rsidR="00D23E81" w:rsidRPr="00756604" w:rsidRDefault="00D23E81" w:rsidP="00756604">
      <w:pPr>
        <w:widowControl/>
        <w:rPr>
          <w:color w:val="auto"/>
        </w:rPr>
      </w:pPr>
    </w:p>
    <w:p w:rsidR="00D23E81" w:rsidRPr="00756604" w:rsidRDefault="004F6041" w:rsidP="00756604">
      <w:pPr>
        <w:widowControl/>
        <w:rPr>
          <w:color w:val="auto"/>
        </w:rPr>
      </w:pPr>
      <w:r w:rsidRPr="00756604">
        <w:rPr>
          <w:color w:val="auto"/>
        </w:rPr>
        <w:t>When first performing this procedure, several mice may be lost in the postoperative period.</w:t>
      </w:r>
      <w:r w:rsidR="00FB6447" w:rsidRPr="00756604">
        <w:rPr>
          <w:color w:val="auto"/>
        </w:rPr>
        <w:t xml:space="preserve"> </w:t>
      </w:r>
      <w:r w:rsidR="00CF59E9" w:rsidRPr="00756604">
        <w:rPr>
          <w:color w:val="auto"/>
        </w:rPr>
        <w:t>Our initial mortality rate approximated 30%.</w:t>
      </w:r>
      <w:r w:rsidR="00FB6447" w:rsidRPr="00756604">
        <w:rPr>
          <w:color w:val="auto"/>
        </w:rPr>
        <w:t xml:space="preserve"> </w:t>
      </w:r>
      <w:r w:rsidRPr="00756604">
        <w:rPr>
          <w:color w:val="auto"/>
        </w:rPr>
        <w:t xml:space="preserve">We have found this to </w:t>
      </w:r>
      <w:r w:rsidR="00367083">
        <w:rPr>
          <w:color w:val="auto"/>
        </w:rPr>
        <w:t xml:space="preserve">be </w:t>
      </w:r>
      <w:r w:rsidRPr="00756604">
        <w:rPr>
          <w:color w:val="auto"/>
        </w:rPr>
        <w:t xml:space="preserve">mainly due to anastomotic stricture leading to obstruction and bowel necrosis, breakdown of </w:t>
      </w:r>
      <w:r w:rsidR="00EE27F0" w:rsidRPr="00756604">
        <w:rPr>
          <w:color w:val="auto"/>
        </w:rPr>
        <w:t>anastomotic</w:t>
      </w:r>
      <w:r w:rsidRPr="00756604">
        <w:rPr>
          <w:color w:val="auto"/>
        </w:rPr>
        <w:t xml:space="preserve"> repair, or bowel wall necrosis away from site of anastomosis likely due to ischemia after mesenteric injury.</w:t>
      </w:r>
      <w:r w:rsidR="00756604">
        <w:rPr>
          <w:color w:val="auto"/>
        </w:rPr>
        <w:t xml:space="preserve"> </w:t>
      </w:r>
      <w:r w:rsidRPr="00756604">
        <w:rPr>
          <w:color w:val="auto"/>
        </w:rPr>
        <w:t>All of these can lead to intra</w:t>
      </w:r>
      <w:r w:rsidR="00367083">
        <w:rPr>
          <w:color w:val="auto"/>
        </w:rPr>
        <w:t>-</w:t>
      </w:r>
      <w:r w:rsidRPr="00756604">
        <w:rPr>
          <w:color w:val="auto"/>
        </w:rPr>
        <w:t xml:space="preserve">abdominal infection, sepsis and death. Once experienced in this procedure, operating surgeon should experience a mortality rate of under 10%. </w:t>
      </w:r>
      <w:r w:rsidR="00CF59E9" w:rsidRPr="00756604">
        <w:rPr>
          <w:color w:val="auto"/>
        </w:rPr>
        <w:t>Evidence of subclinical anastomotic site leak, illustrated by purulence and dense adhesions at the site of anastomosis</w:t>
      </w:r>
      <w:r w:rsidR="00367083">
        <w:rPr>
          <w:color w:val="auto"/>
        </w:rPr>
        <w:t>,</w:t>
      </w:r>
      <w:r w:rsidR="00CF59E9" w:rsidRPr="00756604">
        <w:rPr>
          <w:color w:val="auto"/>
        </w:rPr>
        <w:t xml:space="preserve"> were present in a further 10%.</w:t>
      </w:r>
      <w:r w:rsidR="00756604">
        <w:rPr>
          <w:color w:val="auto"/>
        </w:rPr>
        <w:t xml:space="preserve"> </w:t>
      </w:r>
      <w:r w:rsidR="005B46DC" w:rsidRPr="00756604">
        <w:rPr>
          <w:color w:val="auto"/>
        </w:rPr>
        <w:t xml:space="preserve">While this procedure can be done without the aid of magnification, </w:t>
      </w:r>
      <w:r w:rsidR="00CF59E9" w:rsidRPr="00756604">
        <w:rPr>
          <w:color w:val="auto"/>
        </w:rPr>
        <w:t>its largest drawback as a reproducible experimental model is the relative technical challenge when compared to ileocecal or ascending colon anastomoses.</w:t>
      </w:r>
      <w:r w:rsidR="00FB6447" w:rsidRPr="00756604">
        <w:rPr>
          <w:color w:val="auto"/>
        </w:rPr>
        <w:t xml:space="preserve"> </w:t>
      </w:r>
      <w:r w:rsidR="00CF59E9" w:rsidRPr="00756604">
        <w:rPr>
          <w:color w:val="auto"/>
        </w:rPr>
        <w:t>W</w:t>
      </w:r>
      <w:r w:rsidR="005B46DC" w:rsidRPr="00756604">
        <w:rPr>
          <w:color w:val="auto"/>
        </w:rPr>
        <w:t>e found surgical loupes exceedingly helpful in performing the anastomosis while minimizing trauma to the bowel wall.</w:t>
      </w:r>
      <w:r w:rsidR="00FB6447" w:rsidRPr="00756604">
        <w:rPr>
          <w:color w:val="auto"/>
        </w:rPr>
        <w:t xml:space="preserve"> </w:t>
      </w:r>
      <w:r w:rsidR="00367083">
        <w:rPr>
          <w:color w:val="auto"/>
        </w:rPr>
        <w:t>A s</w:t>
      </w:r>
      <w:r w:rsidR="005B46DC" w:rsidRPr="00756604">
        <w:rPr>
          <w:color w:val="auto"/>
        </w:rPr>
        <w:t>urgical microscope may also be used, but we did not find that necessary.</w:t>
      </w:r>
    </w:p>
    <w:p w:rsidR="004F6041" w:rsidRPr="00756604" w:rsidRDefault="004F6041" w:rsidP="00756604">
      <w:pPr>
        <w:widowControl/>
        <w:rPr>
          <w:color w:val="auto"/>
        </w:rPr>
      </w:pPr>
    </w:p>
    <w:p w:rsidR="004F6041" w:rsidRPr="00756604" w:rsidRDefault="009C576B" w:rsidP="00756604">
      <w:pPr>
        <w:widowControl/>
        <w:rPr>
          <w:color w:val="auto"/>
        </w:rPr>
      </w:pPr>
      <w:r w:rsidRPr="00756604">
        <w:rPr>
          <w:color w:val="auto"/>
        </w:rPr>
        <w:t>Many techniques have been used to describe animal models for colonic anastomosis; particularly utilizing rat and rabbit models.</w:t>
      </w:r>
      <w:r w:rsidR="00FB6447" w:rsidRPr="00756604">
        <w:rPr>
          <w:color w:val="auto"/>
        </w:rPr>
        <w:t xml:space="preserve"> </w:t>
      </w:r>
      <w:r w:rsidRPr="00756604">
        <w:rPr>
          <w:color w:val="auto"/>
        </w:rPr>
        <w:t>We have found there to be a paucity of reproducible procedures of descending colon anastomosis in mouse models; we suspect this is due to the smaller size of mice increasing the technical difficulty of anastomotic procedures.</w:t>
      </w:r>
      <w:r w:rsidR="00FB6447" w:rsidRPr="00756604">
        <w:rPr>
          <w:color w:val="auto"/>
        </w:rPr>
        <w:t xml:space="preserve"> </w:t>
      </w:r>
      <w:r w:rsidRPr="00756604">
        <w:rPr>
          <w:color w:val="auto"/>
        </w:rPr>
        <w:t>However, mice have greater selection and wider availability of transgenic lines and antibodies, which to this point were unavailable to be used in a colon anastomo</w:t>
      </w:r>
      <w:r w:rsidR="00367083">
        <w:rPr>
          <w:color w:val="auto"/>
        </w:rPr>
        <w:t>sis</w:t>
      </w:r>
      <w:r w:rsidRPr="00756604">
        <w:rPr>
          <w:color w:val="auto"/>
        </w:rPr>
        <w:t xml:space="preserve"> model.</w:t>
      </w:r>
      <w:r w:rsidR="00FB6447" w:rsidRPr="00756604">
        <w:rPr>
          <w:color w:val="auto"/>
        </w:rPr>
        <w:t xml:space="preserve"> </w:t>
      </w:r>
      <w:r w:rsidRPr="00756604">
        <w:rPr>
          <w:color w:val="auto"/>
        </w:rPr>
        <w:t>We developed th</w:t>
      </w:r>
      <w:r w:rsidR="00367083">
        <w:rPr>
          <w:color w:val="auto"/>
        </w:rPr>
        <w:t>e current</w:t>
      </w:r>
      <w:r w:rsidRPr="00756604">
        <w:rPr>
          <w:color w:val="auto"/>
        </w:rPr>
        <w:t xml:space="preserve"> model to unify the mouse model with a model of colon anastomosis.</w:t>
      </w:r>
    </w:p>
    <w:p w:rsidR="00F40E2B" w:rsidRPr="00756604" w:rsidRDefault="00F40E2B" w:rsidP="00756604">
      <w:pPr>
        <w:widowControl/>
        <w:rPr>
          <w:color w:val="auto"/>
        </w:rPr>
      </w:pPr>
    </w:p>
    <w:p w:rsidR="00F40E2B" w:rsidRPr="00756604" w:rsidRDefault="00F40E2B" w:rsidP="00756604">
      <w:pPr>
        <w:widowControl/>
        <w:rPr>
          <w:color w:val="auto"/>
        </w:rPr>
      </w:pPr>
      <w:r w:rsidRPr="00756604">
        <w:rPr>
          <w:color w:val="auto"/>
        </w:rPr>
        <w:t>Our experience with this procedure includes both male and female mice of varying sizes and ages.</w:t>
      </w:r>
      <w:r w:rsidR="00FB6447" w:rsidRPr="00756604">
        <w:rPr>
          <w:color w:val="auto"/>
        </w:rPr>
        <w:t xml:space="preserve"> </w:t>
      </w:r>
      <w:r w:rsidR="00D01D7F" w:rsidRPr="00756604">
        <w:rPr>
          <w:color w:val="auto"/>
        </w:rPr>
        <w:t xml:space="preserve">At this point, we have not compared anastomotic wound healing results between ages, sizes or </w:t>
      </w:r>
      <w:r w:rsidR="00367083">
        <w:rPr>
          <w:color w:val="auto"/>
        </w:rPr>
        <w:t>sexes</w:t>
      </w:r>
      <w:r w:rsidR="00D01D7F" w:rsidRPr="00756604">
        <w:rPr>
          <w:color w:val="auto"/>
        </w:rPr>
        <w:t xml:space="preserve"> of mice, though differences may certainly exist, and this model would allow that comparison.</w:t>
      </w:r>
      <w:r w:rsidR="00FB6447" w:rsidRPr="00756604">
        <w:rPr>
          <w:color w:val="auto"/>
        </w:rPr>
        <w:t xml:space="preserve"> </w:t>
      </w:r>
    </w:p>
    <w:p w:rsidR="009C576B" w:rsidRPr="00756604" w:rsidRDefault="009C576B" w:rsidP="00756604">
      <w:pPr>
        <w:widowControl/>
        <w:rPr>
          <w:color w:val="auto"/>
        </w:rPr>
      </w:pPr>
    </w:p>
    <w:p w:rsidR="009C576B" w:rsidRPr="00756604" w:rsidRDefault="009C576B" w:rsidP="00756604">
      <w:pPr>
        <w:widowControl/>
        <w:rPr>
          <w:color w:val="auto"/>
        </w:rPr>
      </w:pPr>
      <w:r w:rsidRPr="00756604">
        <w:rPr>
          <w:color w:val="auto"/>
        </w:rPr>
        <w:t>We believe</w:t>
      </w:r>
      <w:r w:rsidR="00743DDF">
        <w:rPr>
          <w:color w:val="auto"/>
        </w:rPr>
        <w:t xml:space="preserve"> that</w:t>
      </w:r>
      <w:r w:rsidRPr="00756604">
        <w:rPr>
          <w:color w:val="auto"/>
        </w:rPr>
        <w:t xml:space="preserve"> this model can be easily and consistently reproduced and used to study anastomotic wound healing.</w:t>
      </w:r>
      <w:r w:rsidR="00FB6447" w:rsidRPr="00756604">
        <w:rPr>
          <w:color w:val="auto"/>
        </w:rPr>
        <w:t xml:space="preserve"> </w:t>
      </w:r>
      <w:r w:rsidRPr="00756604">
        <w:rPr>
          <w:color w:val="auto"/>
        </w:rPr>
        <w:t xml:space="preserve">Although we recommend first specimen harvests at seven days, earlier and later time points may be helpful in illustrating a </w:t>
      </w:r>
      <w:r w:rsidR="002E085F" w:rsidRPr="00756604">
        <w:rPr>
          <w:color w:val="auto"/>
        </w:rPr>
        <w:t>timeline of anastomotic healing;</w:t>
      </w:r>
      <w:r w:rsidR="005B46DC" w:rsidRPr="00756604">
        <w:rPr>
          <w:color w:val="auto"/>
        </w:rPr>
        <w:t xml:space="preserve"> demonstrating</w:t>
      </w:r>
      <w:r w:rsidR="002E085F" w:rsidRPr="00756604">
        <w:rPr>
          <w:color w:val="auto"/>
        </w:rPr>
        <w:t>,</w:t>
      </w:r>
      <w:r w:rsidR="005B46DC" w:rsidRPr="00756604">
        <w:rPr>
          <w:color w:val="auto"/>
        </w:rPr>
        <w:t xml:space="preserve"> for example, </w:t>
      </w:r>
      <w:r w:rsidRPr="00756604">
        <w:rPr>
          <w:color w:val="auto"/>
        </w:rPr>
        <w:t>early migration of inflammatory cells and mediators into the anastomotic site and the deposition of collagen by fibroblasts in the following weeks.</w:t>
      </w:r>
      <w:r w:rsidR="00756604">
        <w:rPr>
          <w:color w:val="auto"/>
        </w:rPr>
        <w:t xml:space="preserve"> </w:t>
      </w:r>
    </w:p>
    <w:p w:rsidR="006B346D" w:rsidRPr="00756604" w:rsidRDefault="006B346D" w:rsidP="00756604">
      <w:pPr>
        <w:widowControl/>
        <w:rPr>
          <w:color w:val="auto"/>
        </w:rPr>
      </w:pPr>
    </w:p>
    <w:p w:rsidR="00D60F81" w:rsidRPr="00756604" w:rsidRDefault="008077B6" w:rsidP="00756604">
      <w:pPr>
        <w:pStyle w:val="NormalWeb"/>
        <w:widowControl/>
        <w:spacing w:before="0" w:beforeAutospacing="0" w:after="0" w:afterAutospacing="0"/>
        <w:rPr>
          <w:color w:val="808080"/>
        </w:rPr>
      </w:pPr>
      <w:r w:rsidRPr="00756604">
        <w:rPr>
          <w:b/>
          <w:bCs/>
        </w:rPr>
        <w:t>ACKNOWLEDGMENTS:</w:t>
      </w:r>
    </w:p>
    <w:p w:rsidR="00D60F81" w:rsidRPr="00756604" w:rsidRDefault="00BA40C1" w:rsidP="00756604">
      <w:pPr>
        <w:widowControl/>
      </w:pPr>
      <w:r w:rsidRPr="00756604">
        <w:t>None</w:t>
      </w:r>
    </w:p>
    <w:p w:rsidR="00FA6B90" w:rsidRPr="00756604" w:rsidRDefault="00FA6B90" w:rsidP="00756604">
      <w:pPr>
        <w:widowControl/>
        <w:rPr>
          <w:b/>
          <w:bCs/>
        </w:rPr>
      </w:pPr>
    </w:p>
    <w:p w:rsidR="00D60F81" w:rsidRPr="00756604" w:rsidRDefault="00D60F81" w:rsidP="00756604">
      <w:pPr>
        <w:pStyle w:val="NormalWeb"/>
        <w:widowControl/>
        <w:spacing w:before="0" w:beforeAutospacing="0" w:after="0" w:afterAutospacing="0"/>
        <w:rPr>
          <w:color w:val="808080"/>
        </w:rPr>
      </w:pPr>
      <w:r w:rsidRPr="00756604">
        <w:rPr>
          <w:b/>
        </w:rPr>
        <w:t>DISCLOSURES</w:t>
      </w:r>
      <w:r w:rsidR="008077B6" w:rsidRPr="00756604">
        <w:rPr>
          <w:b/>
          <w:bCs/>
        </w:rPr>
        <w:t>:</w:t>
      </w:r>
    </w:p>
    <w:p w:rsidR="006B346D" w:rsidRPr="00756604" w:rsidRDefault="006B346D" w:rsidP="00756604">
      <w:pPr>
        <w:widowControl/>
        <w:rPr>
          <w:color w:val="auto"/>
        </w:rPr>
      </w:pPr>
      <w:r w:rsidRPr="00756604">
        <w:rPr>
          <w:color w:val="auto"/>
        </w:rPr>
        <w:t>The authors declare that they have no competing financial interests.</w:t>
      </w:r>
    </w:p>
    <w:p w:rsidR="00D60F81" w:rsidRPr="00756604" w:rsidRDefault="00D60F81" w:rsidP="00756604">
      <w:pPr>
        <w:widowControl/>
        <w:rPr>
          <w:color w:val="auto"/>
        </w:rPr>
      </w:pPr>
    </w:p>
    <w:p w:rsidR="00EE27F0" w:rsidRPr="00756604" w:rsidRDefault="00D60F81" w:rsidP="00756604">
      <w:pPr>
        <w:widowControl/>
        <w:rPr>
          <w:b/>
          <w:color w:val="000000" w:themeColor="text1"/>
        </w:rPr>
      </w:pPr>
      <w:r w:rsidRPr="00756604">
        <w:rPr>
          <w:b/>
          <w:bCs/>
        </w:rPr>
        <w:t>REFERENCES:</w:t>
      </w:r>
      <w:r w:rsidRPr="00756604">
        <w:t xml:space="preserve"> </w:t>
      </w:r>
    </w:p>
    <w:p w:rsidR="00251110" w:rsidRPr="00251110" w:rsidRDefault="00EE27F0" w:rsidP="00251110">
      <w:pPr>
        <w:pStyle w:val="EndNoteBibliography"/>
        <w:ind w:left="720" w:hanging="720"/>
      </w:pPr>
      <w:r w:rsidRPr="00756604">
        <w:rPr>
          <w:noProof w:val="0"/>
        </w:rPr>
        <w:fldChar w:fldCharType="begin"/>
      </w:r>
      <w:r w:rsidRPr="00756604">
        <w:rPr>
          <w:noProof w:val="0"/>
        </w:rPr>
        <w:instrText xml:space="preserve"> ADDIN EN.REFLIST </w:instrText>
      </w:r>
      <w:r w:rsidRPr="00756604">
        <w:rPr>
          <w:noProof w:val="0"/>
        </w:rPr>
        <w:fldChar w:fldCharType="separate"/>
      </w:r>
      <w:r w:rsidR="00251110" w:rsidRPr="00251110">
        <w:t>1</w:t>
      </w:r>
      <w:r w:rsidR="00251110" w:rsidRPr="00251110">
        <w:tab/>
        <w:t>Murrell, Z. A.</w:t>
      </w:r>
      <w:r w:rsidR="00251110">
        <w:t>,</w:t>
      </w:r>
      <w:r w:rsidR="00251110" w:rsidRPr="00251110">
        <w:t xml:space="preserve"> Stamos, M. J. Reoperation for anastomotic failure. </w:t>
      </w:r>
      <w:r w:rsidR="00251110" w:rsidRPr="00251110">
        <w:rPr>
          <w:i/>
        </w:rPr>
        <w:t xml:space="preserve">Clinics in colon and rectal </w:t>
      </w:r>
      <w:r w:rsidR="00251110" w:rsidRPr="00251110">
        <w:rPr>
          <w:i/>
        </w:rPr>
        <w:lastRenderedPageBreak/>
        <w:t>surgery</w:t>
      </w:r>
      <w:r w:rsidR="00251110" w:rsidRPr="00251110">
        <w:t xml:space="preserve"> </w:t>
      </w:r>
      <w:r w:rsidR="00251110" w:rsidRPr="00251110">
        <w:rPr>
          <w:b/>
        </w:rPr>
        <w:t>19</w:t>
      </w:r>
      <w:r w:rsidR="00251110" w:rsidRPr="00251110">
        <w:t>, 213-216, doi:10.1055/s-2006-956442 (2006).</w:t>
      </w:r>
    </w:p>
    <w:p w:rsidR="00251110" w:rsidRPr="00251110" w:rsidRDefault="00251110" w:rsidP="00251110">
      <w:pPr>
        <w:pStyle w:val="EndNoteBibliography"/>
        <w:ind w:left="720" w:hanging="720"/>
      </w:pPr>
      <w:r w:rsidRPr="00251110">
        <w:t>2</w:t>
      </w:r>
      <w:r w:rsidRPr="00251110">
        <w:tab/>
        <w:t xml:space="preserve">Shaban, F., Carney, K., McGarry, K. &amp; Holtham, S. Perforated Diverticulitis: To Anastomose or Not to Anastomose? A Systematic Review and Meta-Analysis. </w:t>
      </w:r>
      <w:r w:rsidRPr="00251110">
        <w:rPr>
          <w:i/>
        </w:rPr>
        <w:t>International journal of surgery (London, England)</w:t>
      </w:r>
      <w:r w:rsidRPr="00251110">
        <w:t>, doi:10.1016/j.ijsu.2018.08.009 (2018).</w:t>
      </w:r>
    </w:p>
    <w:p w:rsidR="00251110" w:rsidRPr="00251110" w:rsidRDefault="00251110" w:rsidP="00251110">
      <w:pPr>
        <w:pStyle w:val="EndNoteBibliography"/>
        <w:ind w:left="720" w:hanging="720"/>
      </w:pPr>
      <w:r w:rsidRPr="00251110">
        <w:t>3</w:t>
      </w:r>
      <w:r w:rsidRPr="00251110">
        <w:tab/>
        <w:t>Chambers, W. M.</w:t>
      </w:r>
      <w:r>
        <w:t>,</w:t>
      </w:r>
      <w:r w:rsidRPr="00251110">
        <w:t xml:space="preserve"> Mortensen, N. J. Postoperative leakage and abscess formation after colorectal surgery. </w:t>
      </w:r>
      <w:r w:rsidRPr="00251110">
        <w:rPr>
          <w:i/>
        </w:rPr>
        <w:t>Best practice</w:t>
      </w:r>
      <w:r>
        <w:rPr>
          <w:i/>
        </w:rPr>
        <w:t>,</w:t>
      </w:r>
      <w:r w:rsidRPr="00251110">
        <w:rPr>
          <w:i/>
        </w:rPr>
        <w:t xml:space="preserve"> research. Clinical gastroenterology</w:t>
      </w:r>
      <w:r w:rsidRPr="00251110">
        <w:t xml:space="preserve"> </w:t>
      </w:r>
      <w:r w:rsidRPr="00251110">
        <w:rPr>
          <w:b/>
        </w:rPr>
        <w:t>18</w:t>
      </w:r>
      <w:r w:rsidRPr="00251110">
        <w:t>, 865-880, doi:10.1016/j.bpg.2004.06.026 (2004).</w:t>
      </w:r>
    </w:p>
    <w:p w:rsidR="00251110" w:rsidRPr="00251110" w:rsidRDefault="00251110" w:rsidP="00251110">
      <w:pPr>
        <w:pStyle w:val="EndNoteBibliography"/>
        <w:ind w:left="720" w:hanging="720"/>
      </w:pPr>
      <w:r w:rsidRPr="00251110">
        <w:t>4</w:t>
      </w:r>
      <w:r w:rsidRPr="00251110">
        <w:tab/>
        <w:t>Ashkanani, F.</w:t>
      </w:r>
      <w:r>
        <w:t>,</w:t>
      </w:r>
      <w:r w:rsidRPr="00251110">
        <w:t xml:space="preserve"> Krukowski, Z. H. Intestinal Anastomosis. </w:t>
      </w:r>
      <w:r w:rsidRPr="00251110">
        <w:rPr>
          <w:i/>
        </w:rPr>
        <w:t>Surgery - Oxford International Edition</w:t>
      </w:r>
      <w:r w:rsidRPr="00251110">
        <w:t xml:space="preserve"> </w:t>
      </w:r>
      <w:r w:rsidRPr="00251110">
        <w:rPr>
          <w:b/>
        </w:rPr>
        <w:t>20</w:t>
      </w:r>
      <w:r w:rsidRPr="00251110">
        <w:t>, 104-107, doi:10.1383/surg.20.5.104.14630 (2002).</w:t>
      </w:r>
    </w:p>
    <w:p w:rsidR="00251110" w:rsidRPr="00251110" w:rsidRDefault="00251110" w:rsidP="00251110">
      <w:pPr>
        <w:pStyle w:val="EndNoteBibliography"/>
        <w:ind w:left="720" w:hanging="720"/>
      </w:pPr>
      <w:r w:rsidRPr="00251110">
        <w:t>5</w:t>
      </w:r>
      <w:r w:rsidRPr="00251110">
        <w:tab/>
        <w:t>Raptis, D., Pramateftakis, M. G.</w:t>
      </w:r>
      <w:r>
        <w:t>,</w:t>
      </w:r>
      <w:r w:rsidRPr="00251110">
        <w:t xml:space="preserve"> Kanellos, I. Our 20-year experience with experimental colonic anastomotic healing. </w:t>
      </w:r>
      <w:r w:rsidRPr="00251110">
        <w:rPr>
          <w:i/>
        </w:rPr>
        <w:t>Journal of medicine and life</w:t>
      </w:r>
      <w:r w:rsidRPr="00251110">
        <w:t xml:space="preserve"> </w:t>
      </w:r>
      <w:r w:rsidRPr="00251110">
        <w:rPr>
          <w:b/>
        </w:rPr>
        <w:t>11</w:t>
      </w:r>
      <w:r w:rsidRPr="00251110">
        <w:t>, 5-14 (2018).</w:t>
      </w:r>
    </w:p>
    <w:p w:rsidR="00251110" w:rsidRPr="00251110" w:rsidRDefault="00251110" w:rsidP="00251110">
      <w:pPr>
        <w:pStyle w:val="EndNoteBibliography"/>
        <w:ind w:left="720" w:hanging="720"/>
      </w:pPr>
      <w:r w:rsidRPr="00251110">
        <w:t>6</w:t>
      </w:r>
      <w:r w:rsidRPr="00251110">
        <w:tab/>
        <w:t>Pommergaard, H. C., Rosenberg, J., Schumacher-Petersen, C.</w:t>
      </w:r>
      <w:r>
        <w:t>,</w:t>
      </w:r>
      <w:r w:rsidRPr="00251110">
        <w:t xml:space="preserve"> Achiam, M. P. Choosing the best animal species to mimic clinical colon anastomotic leakage in humans: a qualitative systematic review. </w:t>
      </w:r>
      <w:r w:rsidRPr="00251110">
        <w:rPr>
          <w:i/>
        </w:rPr>
        <w:t>European surgical research. Europaische chirurgische Forschung. Recherches chirurgicales europeennes</w:t>
      </w:r>
      <w:r w:rsidRPr="00251110">
        <w:t xml:space="preserve"> </w:t>
      </w:r>
      <w:r w:rsidRPr="00251110">
        <w:rPr>
          <w:b/>
        </w:rPr>
        <w:t>47</w:t>
      </w:r>
      <w:r w:rsidRPr="00251110">
        <w:t>, 173-181, doi:10.1159/000330748 (2011).</w:t>
      </w:r>
    </w:p>
    <w:p w:rsidR="00251110" w:rsidRPr="00251110" w:rsidRDefault="00251110" w:rsidP="00251110">
      <w:pPr>
        <w:pStyle w:val="EndNoteBibliography"/>
        <w:ind w:left="720" w:hanging="720"/>
      </w:pPr>
      <w:r w:rsidRPr="00251110">
        <w:t>7</w:t>
      </w:r>
      <w:r w:rsidRPr="00251110">
        <w:tab/>
        <w:t>Komen, N.</w:t>
      </w:r>
      <w:r w:rsidRPr="00251110">
        <w:rPr>
          <w:i/>
        </w:rPr>
        <w:t xml:space="preserve"> et al.</w:t>
      </w:r>
      <w:r w:rsidRPr="00251110">
        <w:t xml:space="preserve"> Colorectal anastomotic leakage: a new experimental model. </w:t>
      </w:r>
      <w:r w:rsidRPr="00251110">
        <w:rPr>
          <w:i/>
        </w:rPr>
        <w:t>The Journal of surgical research</w:t>
      </w:r>
      <w:r w:rsidRPr="00251110">
        <w:t xml:space="preserve"> </w:t>
      </w:r>
      <w:r w:rsidRPr="00251110">
        <w:rPr>
          <w:b/>
        </w:rPr>
        <w:t>155</w:t>
      </w:r>
      <w:r w:rsidRPr="00251110">
        <w:t>, 7-12, doi:10.1016/j.jss.2008.08.019 (2009).</w:t>
      </w:r>
    </w:p>
    <w:p w:rsidR="00251110" w:rsidRPr="00251110" w:rsidRDefault="00251110" w:rsidP="00251110">
      <w:pPr>
        <w:pStyle w:val="EndNoteBibliography"/>
        <w:ind w:left="720" w:hanging="720"/>
      </w:pPr>
      <w:r w:rsidRPr="00251110">
        <w:t>8</w:t>
      </w:r>
      <w:r w:rsidRPr="00251110">
        <w:tab/>
        <w:t>Perry, T., Borowiec, A., Dicken, B., Fedorak, R.</w:t>
      </w:r>
      <w:r>
        <w:t>,</w:t>
      </w:r>
      <w:r w:rsidRPr="00251110">
        <w:t xml:space="preserve"> Madsen, K. Murine ileocolic bowel resection with primary anastomosis. </w:t>
      </w:r>
      <w:r w:rsidRPr="00251110">
        <w:rPr>
          <w:i/>
        </w:rPr>
        <w:t>Journal of visualized experiments : JoVE</w:t>
      </w:r>
      <w:r w:rsidRPr="00251110">
        <w:t>, e52106, doi:10.3791/52106 (2014).</w:t>
      </w:r>
    </w:p>
    <w:p w:rsidR="00251110" w:rsidRPr="00251110" w:rsidRDefault="00251110" w:rsidP="00251110">
      <w:pPr>
        <w:pStyle w:val="EndNoteBibliography"/>
        <w:ind w:left="720" w:hanging="720"/>
      </w:pPr>
      <w:r w:rsidRPr="00251110">
        <w:t>9</w:t>
      </w:r>
      <w:r w:rsidRPr="00251110">
        <w:tab/>
        <w:t>Pommergaard, H. C., Achiam, M. P.</w:t>
      </w:r>
      <w:r>
        <w:t>,</w:t>
      </w:r>
      <w:r w:rsidRPr="00251110">
        <w:t xml:space="preserve"> Rosenberg, J. Colon anastomotic leakage: improving the mouse model. </w:t>
      </w:r>
      <w:r w:rsidRPr="00251110">
        <w:rPr>
          <w:i/>
        </w:rPr>
        <w:t>Surgery today</w:t>
      </w:r>
      <w:r w:rsidRPr="00251110">
        <w:t xml:space="preserve"> </w:t>
      </w:r>
      <w:r w:rsidRPr="00251110">
        <w:rPr>
          <w:b/>
        </w:rPr>
        <w:t>44</w:t>
      </w:r>
      <w:r w:rsidRPr="00251110">
        <w:t>, 933-939, doi:10.1007/s00595-013-0632-3 (2014).</w:t>
      </w:r>
    </w:p>
    <w:p w:rsidR="00251110" w:rsidRPr="00251110" w:rsidRDefault="00251110" w:rsidP="00251110">
      <w:pPr>
        <w:pStyle w:val="EndNoteBibliography"/>
        <w:ind w:left="720" w:hanging="720"/>
      </w:pPr>
      <w:r w:rsidRPr="00251110">
        <w:t>10</w:t>
      </w:r>
      <w:r w:rsidRPr="00251110">
        <w:tab/>
        <w:t>Bosmans, J. W. A. M., Jongen, A. C. H. M., Bouvy, N. D.</w:t>
      </w:r>
      <w:r>
        <w:t>,</w:t>
      </w:r>
      <w:r w:rsidRPr="00251110">
        <w:t xml:space="preserve"> Derikx, J. P. M. Colorectal anastomotic healing: why the biological processes that lead to anastomotic leakage should be revealed prior to conducting intervention studies. </w:t>
      </w:r>
      <w:r w:rsidRPr="00251110">
        <w:rPr>
          <w:i/>
        </w:rPr>
        <w:t>BMC Gastroenterology</w:t>
      </w:r>
      <w:r w:rsidRPr="00251110">
        <w:t xml:space="preserve"> </w:t>
      </w:r>
      <w:r w:rsidRPr="00251110">
        <w:rPr>
          <w:b/>
        </w:rPr>
        <w:t>15</w:t>
      </w:r>
      <w:r w:rsidRPr="00251110">
        <w:t>, 180, doi:10.1186/s12876-015-0410-3 (2015).</w:t>
      </w:r>
    </w:p>
    <w:p w:rsidR="00E007B2" w:rsidRPr="00756604" w:rsidRDefault="00EE27F0" w:rsidP="00756604">
      <w:pPr>
        <w:pStyle w:val="EndNoteBibliography"/>
        <w:widowControl/>
        <w:rPr>
          <w:noProof w:val="0"/>
        </w:rPr>
      </w:pPr>
      <w:r w:rsidRPr="00756604">
        <w:rPr>
          <w:noProof w:val="0"/>
        </w:rPr>
        <w:fldChar w:fldCharType="end"/>
      </w:r>
    </w:p>
    <w:p w:rsidR="00955DAF" w:rsidRPr="00756604" w:rsidRDefault="00955DAF" w:rsidP="00756604">
      <w:pPr>
        <w:pStyle w:val="EndNoteBibliography"/>
        <w:widowControl/>
        <w:rPr>
          <w:b/>
          <w:noProof w:val="0"/>
        </w:rPr>
      </w:pPr>
    </w:p>
    <w:sectPr w:rsidR="00955DAF" w:rsidRPr="00756604" w:rsidSect="00756604">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20E06" w:rsidRDefault="00C20E06" w:rsidP="00AE3807">
      <w:r>
        <w:separator/>
      </w:r>
    </w:p>
  </w:endnote>
  <w:endnote w:type="continuationSeparator" w:id="0">
    <w:p w:rsidR="00C20E06" w:rsidRDefault="00C20E06" w:rsidP="00AE38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20E06" w:rsidRDefault="00C20E06" w:rsidP="00AE3807">
      <w:r>
        <w:separator/>
      </w:r>
    </w:p>
  </w:footnote>
  <w:footnote w:type="continuationSeparator" w:id="0">
    <w:p w:rsidR="00C20E06" w:rsidRDefault="00C20E06" w:rsidP="00AE38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80FA2"/>
    <w:multiLevelType w:val="multilevel"/>
    <w:tmpl w:val="D426745E"/>
    <w:lvl w:ilvl="0">
      <w:start w:val="1"/>
      <w:numFmt w:val="decimal"/>
      <w:lvlText w:val="%1."/>
      <w:lvlJc w:val="left"/>
      <w:pPr>
        <w:ind w:left="675" w:hanging="675"/>
      </w:pPr>
      <w:rPr>
        <w:rFonts w:hint="default"/>
      </w:rPr>
    </w:lvl>
    <w:lvl w:ilvl="1">
      <w:start w:val="16"/>
      <w:numFmt w:val="decimal"/>
      <w:lvlText w:val="%1.%2."/>
      <w:lvlJc w:val="left"/>
      <w:pPr>
        <w:ind w:left="1395" w:hanging="6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4A71C72"/>
    <w:multiLevelType w:val="multilevel"/>
    <w:tmpl w:val="DD5ED8B2"/>
    <w:lvl w:ilvl="0">
      <w:start w:val="1"/>
      <w:numFmt w:val="decimal"/>
      <w:lvlText w:val="%1."/>
      <w:lvlJc w:val="left"/>
      <w:pPr>
        <w:ind w:left="855" w:hanging="855"/>
      </w:pPr>
      <w:rPr>
        <w:rFonts w:hint="default"/>
      </w:rPr>
    </w:lvl>
    <w:lvl w:ilvl="1">
      <w:start w:val="13"/>
      <w:numFmt w:val="decimal"/>
      <w:lvlText w:val="%1.%2."/>
      <w:lvlJc w:val="left"/>
      <w:pPr>
        <w:ind w:left="1575" w:hanging="855"/>
      </w:pPr>
      <w:rPr>
        <w:rFonts w:hint="default"/>
      </w:rPr>
    </w:lvl>
    <w:lvl w:ilvl="2">
      <w:start w:val="1"/>
      <w:numFmt w:val="decimal"/>
      <w:lvlText w:val="%1.%2.%3."/>
      <w:lvlJc w:val="left"/>
      <w:pPr>
        <w:ind w:left="2295" w:hanging="855"/>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B363CAC"/>
    <w:multiLevelType w:val="multilevel"/>
    <w:tmpl w:val="3CDAE82A"/>
    <w:lvl w:ilvl="0">
      <w:start w:val="1"/>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117F717E"/>
    <w:multiLevelType w:val="multilevel"/>
    <w:tmpl w:val="830E17B8"/>
    <w:lvl w:ilvl="0">
      <w:start w:val="1"/>
      <w:numFmt w:val="decimal"/>
      <w:lvlText w:val="%1."/>
      <w:lvlJc w:val="left"/>
      <w:pPr>
        <w:ind w:left="675" w:hanging="675"/>
      </w:pPr>
      <w:rPr>
        <w:rFonts w:hint="default"/>
      </w:rPr>
    </w:lvl>
    <w:lvl w:ilvl="1">
      <w:start w:val="12"/>
      <w:numFmt w:val="decimal"/>
      <w:lvlText w:val="%1.%2."/>
      <w:lvlJc w:val="left"/>
      <w:pPr>
        <w:ind w:left="1395" w:hanging="675"/>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6881C03"/>
    <w:multiLevelType w:val="hybridMultilevel"/>
    <w:tmpl w:val="9C6C43F8"/>
    <w:lvl w:ilvl="0" w:tplc="B70610C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A632C6"/>
    <w:multiLevelType w:val="multilevel"/>
    <w:tmpl w:val="0B5899C8"/>
    <w:lvl w:ilvl="0">
      <w:start w:val="2"/>
      <w:numFmt w:val="decimal"/>
      <w:lvlText w:val="%1."/>
      <w:lvlJc w:val="left"/>
      <w:pPr>
        <w:ind w:left="735" w:hanging="735"/>
      </w:pPr>
      <w:rPr>
        <w:rFonts w:hint="default"/>
      </w:rPr>
    </w:lvl>
    <w:lvl w:ilvl="1">
      <w:start w:val="9"/>
      <w:numFmt w:val="decimal"/>
      <w:lvlText w:val="%1.%2."/>
      <w:lvlJc w:val="left"/>
      <w:pPr>
        <w:ind w:left="1455" w:hanging="735"/>
      </w:pPr>
      <w:rPr>
        <w:rFonts w:hint="default"/>
      </w:rPr>
    </w:lvl>
    <w:lvl w:ilvl="2">
      <w:start w:val="1"/>
      <w:numFmt w:val="decimal"/>
      <w:lvlText w:val="%1.%2.%3."/>
      <w:lvlJc w:val="left"/>
      <w:pPr>
        <w:ind w:left="2175" w:hanging="735"/>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9AA4210"/>
    <w:multiLevelType w:val="multilevel"/>
    <w:tmpl w:val="1F1CF636"/>
    <w:lvl w:ilvl="0">
      <w:start w:val="1"/>
      <w:numFmt w:val="decimal"/>
      <w:lvlText w:val="%1."/>
      <w:lvlJc w:val="left"/>
      <w:pPr>
        <w:ind w:left="675" w:hanging="675"/>
      </w:pPr>
      <w:rPr>
        <w:rFonts w:hint="default"/>
      </w:rPr>
    </w:lvl>
    <w:lvl w:ilvl="1">
      <w:start w:val="11"/>
      <w:numFmt w:val="decimal"/>
      <w:lvlText w:val="%1.%2."/>
      <w:lvlJc w:val="left"/>
      <w:pPr>
        <w:ind w:left="1395" w:hanging="675"/>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1F1488C"/>
    <w:multiLevelType w:val="hybridMultilevel"/>
    <w:tmpl w:val="E716D6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61742B"/>
    <w:multiLevelType w:val="multilevel"/>
    <w:tmpl w:val="EDB4D526"/>
    <w:lvl w:ilvl="0">
      <w:start w:val="1"/>
      <w:numFmt w:val="decimal"/>
      <w:lvlText w:val="%1."/>
      <w:lvlJc w:val="left"/>
      <w:pPr>
        <w:ind w:left="675" w:hanging="675"/>
      </w:pPr>
      <w:rPr>
        <w:rFonts w:hint="default"/>
      </w:rPr>
    </w:lvl>
    <w:lvl w:ilvl="1">
      <w:start w:val="14"/>
      <w:numFmt w:val="decimal"/>
      <w:lvlText w:val="%1.%2."/>
      <w:lvlJc w:val="left"/>
      <w:pPr>
        <w:ind w:left="1395" w:hanging="6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27937889"/>
    <w:multiLevelType w:val="multilevel"/>
    <w:tmpl w:val="D0F49E30"/>
    <w:lvl w:ilvl="0">
      <w:start w:val="1"/>
      <w:numFmt w:val="decimal"/>
      <w:lvlText w:val="%1."/>
      <w:lvlJc w:val="left"/>
      <w:pPr>
        <w:ind w:left="555" w:hanging="555"/>
      </w:pPr>
      <w:rPr>
        <w:rFonts w:hint="default"/>
      </w:rPr>
    </w:lvl>
    <w:lvl w:ilvl="1">
      <w:start w:val="7"/>
      <w:numFmt w:val="decimal"/>
      <w:lvlText w:val="%1.%2."/>
      <w:lvlJc w:val="left"/>
      <w:pPr>
        <w:ind w:left="1275" w:hanging="55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29207D01"/>
    <w:multiLevelType w:val="multilevel"/>
    <w:tmpl w:val="E3E6B04E"/>
    <w:lvl w:ilvl="0">
      <w:start w:val="1"/>
      <w:numFmt w:val="decimal"/>
      <w:lvlText w:val="%1."/>
      <w:lvlJc w:val="left"/>
      <w:pPr>
        <w:ind w:left="675" w:hanging="675"/>
      </w:pPr>
      <w:rPr>
        <w:rFonts w:hint="default"/>
      </w:rPr>
    </w:lvl>
    <w:lvl w:ilvl="1">
      <w:start w:val="13"/>
      <w:numFmt w:val="decimal"/>
      <w:lvlText w:val="%1.%2."/>
      <w:lvlJc w:val="left"/>
      <w:pPr>
        <w:ind w:left="1395" w:hanging="6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6FA50D7"/>
    <w:multiLevelType w:val="multilevel"/>
    <w:tmpl w:val="F042A7B8"/>
    <w:lvl w:ilvl="0">
      <w:start w:val="1"/>
      <w:numFmt w:val="decimal"/>
      <w:lvlText w:val="%1."/>
      <w:lvlJc w:val="left"/>
      <w:pPr>
        <w:ind w:left="855" w:hanging="855"/>
      </w:pPr>
      <w:rPr>
        <w:rFonts w:hint="default"/>
      </w:rPr>
    </w:lvl>
    <w:lvl w:ilvl="1">
      <w:start w:val="12"/>
      <w:numFmt w:val="decimal"/>
      <w:lvlText w:val="%1.%2."/>
      <w:lvlJc w:val="left"/>
      <w:pPr>
        <w:ind w:left="1575" w:hanging="855"/>
      </w:pPr>
      <w:rPr>
        <w:rFonts w:hint="default"/>
      </w:rPr>
    </w:lvl>
    <w:lvl w:ilvl="2">
      <w:start w:val="1"/>
      <w:numFmt w:val="decimal"/>
      <w:lvlText w:val="%1.%2.%3."/>
      <w:lvlJc w:val="left"/>
      <w:pPr>
        <w:ind w:left="2295" w:hanging="855"/>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967613C"/>
    <w:multiLevelType w:val="multilevel"/>
    <w:tmpl w:val="5B4A78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ascii="Arial" w:hAnsi="Arial" w:cs="Arial" w:hint="default"/>
        <w:color w:val="222222"/>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C5122BD"/>
    <w:multiLevelType w:val="multilevel"/>
    <w:tmpl w:val="ADA8BAC4"/>
    <w:lvl w:ilvl="0">
      <w:start w:val="2"/>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D7E449E"/>
    <w:multiLevelType w:val="multilevel"/>
    <w:tmpl w:val="1B6C6FA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1D00840"/>
    <w:multiLevelType w:val="hybridMultilevel"/>
    <w:tmpl w:val="66F89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FA56D4"/>
    <w:multiLevelType w:val="hybridMultilevel"/>
    <w:tmpl w:val="AE22CEA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071A32"/>
    <w:multiLevelType w:val="multilevel"/>
    <w:tmpl w:val="48B82876"/>
    <w:lvl w:ilvl="0">
      <w:start w:val="1"/>
      <w:numFmt w:val="decimal"/>
      <w:lvlText w:val="%1."/>
      <w:lvlJc w:val="left"/>
      <w:pPr>
        <w:ind w:left="675" w:hanging="675"/>
      </w:pPr>
      <w:rPr>
        <w:rFonts w:hint="default"/>
      </w:rPr>
    </w:lvl>
    <w:lvl w:ilvl="1">
      <w:start w:val="17"/>
      <w:numFmt w:val="decimal"/>
      <w:lvlText w:val="%1.%2."/>
      <w:lvlJc w:val="left"/>
      <w:pPr>
        <w:ind w:left="1395" w:hanging="6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C855C8E"/>
    <w:multiLevelType w:val="multilevel"/>
    <w:tmpl w:val="F8C668B4"/>
    <w:lvl w:ilvl="0">
      <w:start w:val="1"/>
      <w:numFmt w:val="decimal"/>
      <w:lvlText w:val="%1."/>
      <w:lvlJc w:val="left"/>
      <w:pPr>
        <w:ind w:left="675" w:hanging="675"/>
      </w:pPr>
      <w:rPr>
        <w:rFonts w:hint="default"/>
      </w:rPr>
    </w:lvl>
    <w:lvl w:ilvl="1">
      <w:start w:val="10"/>
      <w:numFmt w:val="decimal"/>
      <w:lvlText w:val="%1.%2."/>
      <w:lvlJc w:val="left"/>
      <w:pPr>
        <w:ind w:left="1395" w:hanging="6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51C8399C"/>
    <w:multiLevelType w:val="multilevel"/>
    <w:tmpl w:val="5B4A78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ascii="Arial" w:hAnsi="Arial" w:cs="Arial" w:hint="default"/>
        <w:color w:val="222222"/>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4D94ACF"/>
    <w:multiLevelType w:val="hybridMultilevel"/>
    <w:tmpl w:val="7632E9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6C3A92"/>
    <w:multiLevelType w:val="multilevel"/>
    <w:tmpl w:val="7FCC1B48"/>
    <w:lvl w:ilvl="0">
      <w:start w:val="2"/>
      <w:numFmt w:val="decimal"/>
      <w:lvlText w:val="%1."/>
      <w:lvlJc w:val="left"/>
      <w:pPr>
        <w:ind w:left="555" w:hanging="555"/>
      </w:pPr>
      <w:rPr>
        <w:rFonts w:hint="default"/>
      </w:rPr>
    </w:lvl>
    <w:lvl w:ilvl="1">
      <w:start w:val="9"/>
      <w:numFmt w:val="decimal"/>
      <w:lvlText w:val="%1.%2."/>
      <w:lvlJc w:val="left"/>
      <w:pPr>
        <w:ind w:left="1275" w:hanging="55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5E8569D7"/>
    <w:multiLevelType w:val="multilevel"/>
    <w:tmpl w:val="347E5404"/>
    <w:lvl w:ilvl="0">
      <w:start w:val="1"/>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3.4.1)"/>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5ED13547"/>
    <w:multiLevelType w:val="multilevel"/>
    <w:tmpl w:val="35A678B4"/>
    <w:lvl w:ilvl="0">
      <w:start w:val="1"/>
      <w:numFmt w:val="decimal"/>
      <w:lvlText w:val="%1."/>
      <w:lvlJc w:val="left"/>
      <w:pPr>
        <w:ind w:left="555" w:hanging="555"/>
      </w:pPr>
      <w:rPr>
        <w:rFonts w:hint="default"/>
      </w:rPr>
    </w:lvl>
    <w:lvl w:ilvl="1">
      <w:start w:val="5"/>
      <w:numFmt w:val="decimal"/>
      <w:lvlText w:val="%1.%2."/>
      <w:lvlJc w:val="left"/>
      <w:pPr>
        <w:ind w:left="1275" w:hanging="55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5F0F0438"/>
    <w:multiLevelType w:val="hybridMultilevel"/>
    <w:tmpl w:val="19006B26"/>
    <w:lvl w:ilvl="0" w:tplc="B70610C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4E4DD6"/>
    <w:multiLevelType w:val="multilevel"/>
    <w:tmpl w:val="C4C8BF7C"/>
    <w:lvl w:ilvl="0">
      <w:start w:val="1"/>
      <w:numFmt w:val="decimal"/>
      <w:lvlText w:val="%1"/>
      <w:lvlJc w:val="left"/>
      <w:pPr>
        <w:ind w:left="600" w:hanging="600"/>
      </w:pPr>
      <w:rPr>
        <w:rFonts w:hint="default"/>
      </w:rPr>
    </w:lvl>
    <w:lvl w:ilvl="1">
      <w:start w:val="12"/>
      <w:numFmt w:val="decimal"/>
      <w:lvlText w:val="%1.%2"/>
      <w:lvlJc w:val="left"/>
      <w:pPr>
        <w:ind w:left="1320" w:hanging="6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610B39EE"/>
    <w:multiLevelType w:val="multilevel"/>
    <w:tmpl w:val="4D4255CC"/>
    <w:lvl w:ilvl="0">
      <w:start w:val="1"/>
      <w:numFmt w:val="decimal"/>
      <w:lvlText w:val="%1."/>
      <w:lvlJc w:val="left"/>
      <w:pPr>
        <w:ind w:left="675" w:hanging="675"/>
      </w:pPr>
      <w:rPr>
        <w:rFonts w:hint="default"/>
      </w:rPr>
    </w:lvl>
    <w:lvl w:ilvl="1">
      <w:start w:val="13"/>
      <w:numFmt w:val="decimal"/>
      <w:lvlText w:val="%1.%2."/>
      <w:lvlJc w:val="left"/>
      <w:pPr>
        <w:ind w:left="1395" w:hanging="6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642E1234"/>
    <w:multiLevelType w:val="multilevel"/>
    <w:tmpl w:val="234C9454"/>
    <w:lvl w:ilvl="0">
      <w:start w:val="1"/>
      <w:numFmt w:val="decimal"/>
      <w:lvlText w:val="%1."/>
      <w:lvlJc w:val="left"/>
      <w:pPr>
        <w:ind w:left="675" w:hanging="675"/>
      </w:pPr>
      <w:rPr>
        <w:rFonts w:hint="default"/>
      </w:rPr>
    </w:lvl>
    <w:lvl w:ilvl="1">
      <w:start w:val="11"/>
      <w:numFmt w:val="decimal"/>
      <w:lvlText w:val="%1.%2."/>
      <w:lvlJc w:val="left"/>
      <w:pPr>
        <w:ind w:left="1395" w:hanging="675"/>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661B6DF0"/>
    <w:multiLevelType w:val="multilevel"/>
    <w:tmpl w:val="9C804D84"/>
    <w:lvl w:ilvl="0">
      <w:start w:val="2"/>
      <w:numFmt w:val="decimal"/>
      <w:lvlText w:val="%1."/>
      <w:lvlJc w:val="left"/>
      <w:pPr>
        <w:ind w:left="555" w:hanging="555"/>
      </w:pPr>
      <w:rPr>
        <w:rFonts w:hint="default"/>
      </w:rPr>
    </w:lvl>
    <w:lvl w:ilvl="1">
      <w:start w:val="6"/>
      <w:numFmt w:val="decimal"/>
      <w:lvlText w:val="%1.%2."/>
      <w:lvlJc w:val="left"/>
      <w:pPr>
        <w:ind w:left="1275" w:hanging="55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A06257E"/>
    <w:multiLevelType w:val="multilevel"/>
    <w:tmpl w:val="3B9AF288"/>
    <w:lvl w:ilvl="0">
      <w:start w:val="1"/>
      <w:numFmt w:val="decimal"/>
      <w:lvlText w:val="%1."/>
      <w:lvlJc w:val="left"/>
      <w:pPr>
        <w:ind w:left="675" w:hanging="675"/>
      </w:pPr>
      <w:rPr>
        <w:rFonts w:hint="default"/>
      </w:rPr>
    </w:lvl>
    <w:lvl w:ilvl="1">
      <w:start w:val="16"/>
      <w:numFmt w:val="decimal"/>
      <w:lvlText w:val="%1.%2."/>
      <w:lvlJc w:val="left"/>
      <w:pPr>
        <w:ind w:left="1395" w:hanging="6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77E85319"/>
    <w:multiLevelType w:val="multilevel"/>
    <w:tmpl w:val="5978C8D6"/>
    <w:lvl w:ilvl="0">
      <w:start w:val="2"/>
      <w:numFmt w:val="decimal"/>
      <w:lvlText w:val="%1."/>
      <w:lvlJc w:val="left"/>
      <w:pPr>
        <w:ind w:left="555" w:hanging="555"/>
      </w:pPr>
      <w:rPr>
        <w:rFonts w:hint="default"/>
      </w:rPr>
    </w:lvl>
    <w:lvl w:ilvl="1">
      <w:start w:val="7"/>
      <w:numFmt w:val="decimal"/>
      <w:lvlText w:val="%1.%2."/>
      <w:lvlJc w:val="left"/>
      <w:pPr>
        <w:ind w:left="1275" w:hanging="55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785B0B69"/>
    <w:multiLevelType w:val="multilevel"/>
    <w:tmpl w:val="35A678B4"/>
    <w:lvl w:ilvl="0">
      <w:start w:val="1"/>
      <w:numFmt w:val="decimal"/>
      <w:lvlText w:val="%1."/>
      <w:lvlJc w:val="left"/>
      <w:pPr>
        <w:ind w:left="555" w:hanging="555"/>
      </w:pPr>
      <w:rPr>
        <w:rFonts w:hint="default"/>
      </w:rPr>
    </w:lvl>
    <w:lvl w:ilvl="1">
      <w:start w:val="5"/>
      <w:numFmt w:val="decimal"/>
      <w:lvlText w:val="%1.%2."/>
      <w:lvlJc w:val="left"/>
      <w:pPr>
        <w:ind w:left="1275" w:hanging="55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78A35CB0"/>
    <w:multiLevelType w:val="multilevel"/>
    <w:tmpl w:val="1812BD7C"/>
    <w:lvl w:ilvl="0">
      <w:start w:val="2"/>
      <w:numFmt w:val="decimal"/>
      <w:lvlText w:val="%1."/>
      <w:lvlJc w:val="left"/>
      <w:pPr>
        <w:ind w:left="375" w:hanging="375"/>
      </w:pPr>
      <w:rPr>
        <w:rFonts w:hint="default"/>
      </w:rPr>
    </w:lvl>
    <w:lvl w:ilvl="1">
      <w:start w:val="6"/>
      <w:numFmt w:val="decimal"/>
      <w:lvlText w:val="%1.%2)"/>
      <w:lvlJc w:val="left"/>
      <w:pPr>
        <w:ind w:left="1095" w:hanging="720"/>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2205" w:hanging="108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3315" w:hanging="144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425" w:hanging="1800"/>
      </w:pPr>
      <w:rPr>
        <w:rFonts w:hint="default"/>
      </w:rPr>
    </w:lvl>
    <w:lvl w:ilvl="8">
      <w:start w:val="1"/>
      <w:numFmt w:val="decimal"/>
      <w:lvlText w:val="%1.%2)%3.%4.%5.%6.%7.%8.%9."/>
      <w:lvlJc w:val="left"/>
      <w:pPr>
        <w:ind w:left="4800" w:hanging="1800"/>
      </w:pPr>
      <w:rPr>
        <w:rFonts w:hint="default"/>
      </w:rPr>
    </w:lvl>
  </w:abstractNum>
  <w:abstractNum w:abstractNumId="33" w15:restartNumberingAfterBreak="0">
    <w:nsid w:val="7D6306DA"/>
    <w:multiLevelType w:val="multilevel"/>
    <w:tmpl w:val="2D6E2500"/>
    <w:lvl w:ilvl="0">
      <w:start w:val="1"/>
      <w:numFmt w:val="decimal"/>
      <w:lvlText w:val="%1."/>
      <w:lvlJc w:val="left"/>
      <w:pPr>
        <w:ind w:left="795" w:hanging="795"/>
      </w:pPr>
      <w:rPr>
        <w:rFonts w:hint="default"/>
      </w:rPr>
    </w:lvl>
    <w:lvl w:ilvl="1">
      <w:start w:val="12"/>
      <w:numFmt w:val="decimal"/>
      <w:lvlText w:val="%1.%2."/>
      <w:lvlJc w:val="left"/>
      <w:pPr>
        <w:ind w:left="1875" w:hanging="795"/>
      </w:pPr>
      <w:rPr>
        <w:rFonts w:hint="default"/>
      </w:rPr>
    </w:lvl>
    <w:lvl w:ilvl="2">
      <w:start w:val="11"/>
      <w:numFmt w:val="decimal"/>
      <w:lvlText w:val="%1.%2.%3)"/>
      <w:lvlJc w:val="left"/>
      <w:pPr>
        <w:ind w:left="2955" w:hanging="795"/>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num w:numId="1">
    <w:abstractNumId w:val="15"/>
  </w:num>
  <w:num w:numId="2">
    <w:abstractNumId w:val="19"/>
  </w:num>
  <w:num w:numId="3">
    <w:abstractNumId w:val="14"/>
  </w:num>
  <w:num w:numId="4">
    <w:abstractNumId w:val="12"/>
  </w:num>
  <w:num w:numId="5">
    <w:abstractNumId w:val="22"/>
  </w:num>
  <w:num w:numId="6">
    <w:abstractNumId w:val="23"/>
  </w:num>
  <w:num w:numId="7">
    <w:abstractNumId w:val="9"/>
  </w:num>
  <w:num w:numId="8">
    <w:abstractNumId w:val="18"/>
  </w:num>
  <w:num w:numId="9">
    <w:abstractNumId w:val="6"/>
  </w:num>
  <w:num w:numId="10">
    <w:abstractNumId w:val="3"/>
  </w:num>
  <w:num w:numId="11">
    <w:abstractNumId w:val="10"/>
  </w:num>
  <w:num w:numId="12">
    <w:abstractNumId w:val="1"/>
  </w:num>
  <w:num w:numId="13">
    <w:abstractNumId w:val="8"/>
  </w:num>
  <w:num w:numId="14">
    <w:abstractNumId w:val="17"/>
  </w:num>
  <w:num w:numId="15">
    <w:abstractNumId w:val="13"/>
  </w:num>
  <w:num w:numId="16">
    <w:abstractNumId w:val="32"/>
  </w:num>
  <w:num w:numId="17">
    <w:abstractNumId w:val="28"/>
  </w:num>
  <w:num w:numId="18">
    <w:abstractNumId w:val="30"/>
  </w:num>
  <w:num w:numId="19">
    <w:abstractNumId w:val="21"/>
  </w:num>
  <w:num w:numId="20">
    <w:abstractNumId w:val="5"/>
  </w:num>
  <w:num w:numId="21">
    <w:abstractNumId w:val="27"/>
  </w:num>
  <w:num w:numId="22">
    <w:abstractNumId w:val="25"/>
  </w:num>
  <w:num w:numId="23">
    <w:abstractNumId w:val="33"/>
  </w:num>
  <w:num w:numId="24">
    <w:abstractNumId w:val="11"/>
  </w:num>
  <w:num w:numId="25">
    <w:abstractNumId w:val="26"/>
  </w:num>
  <w:num w:numId="26">
    <w:abstractNumId w:val="29"/>
  </w:num>
  <w:num w:numId="27">
    <w:abstractNumId w:val="0"/>
  </w:num>
  <w:num w:numId="28">
    <w:abstractNumId w:val="7"/>
  </w:num>
  <w:num w:numId="29">
    <w:abstractNumId w:val="16"/>
  </w:num>
  <w:num w:numId="30">
    <w:abstractNumId w:val="20"/>
  </w:num>
  <w:num w:numId="31">
    <w:abstractNumId w:val="4"/>
  </w:num>
  <w:num w:numId="32">
    <w:abstractNumId w:val="24"/>
  </w:num>
  <w:num w:numId="33">
    <w:abstractNumId w:val="31"/>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60F81"/>
    <w:rsid w:val="00016EE3"/>
    <w:rsid w:val="000260B0"/>
    <w:rsid w:val="00060D3F"/>
    <w:rsid w:val="00077C12"/>
    <w:rsid w:val="00090AA4"/>
    <w:rsid w:val="000C0D31"/>
    <w:rsid w:val="000D121B"/>
    <w:rsid w:val="000F7A47"/>
    <w:rsid w:val="00101713"/>
    <w:rsid w:val="0012265C"/>
    <w:rsid w:val="00127B70"/>
    <w:rsid w:val="00176CC7"/>
    <w:rsid w:val="001C193A"/>
    <w:rsid w:val="001D132A"/>
    <w:rsid w:val="001E6F77"/>
    <w:rsid w:val="001F029A"/>
    <w:rsid w:val="001F089C"/>
    <w:rsid w:val="001F3C8A"/>
    <w:rsid w:val="0023156F"/>
    <w:rsid w:val="00251110"/>
    <w:rsid w:val="00262AA4"/>
    <w:rsid w:val="00263695"/>
    <w:rsid w:val="002871CE"/>
    <w:rsid w:val="002B134D"/>
    <w:rsid w:val="002E085F"/>
    <w:rsid w:val="002E34B7"/>
    <w:rsid w:val="00305429"/>
    <w:rsid w:val="00307A83"/>
    <w:rsid w:val="00322512"/>
    <w:rsid w:val="00324E84"/>
    <w:rsid w:val="0034249D"/>
    <w:rsid w:val="00345332"/>
    <w:rsid w:val="00367083"/>
    <w:rsid w:val="003767BA"/>
    <w:rsid w:val="003838CD"/>
    <w:rsid w:val="00383912"/>
    <w:rsid w:val="0038411F"/>
    <w:rsid w:val="00395C1D"/>
    <w:rsid w:val="003A20E7"/>
    <w:rsid w:val="003B648F"/>
    <w:rsid w:val="003C2009"/>
    <w:rsid w:val="003D02E5"/>
    <w:rsid w:val="003E0F08"/>
    <w:rsid w:val="003F6A9C"/>
    <w:rsid w:val="004352E6"/>
    <w:rsid w:val="004552C5"/>
    <w:rsid w:val="004B4D01"/>
    <w:rsid w:val="004C6410"/>
    <w:rsid w:val="004F51B4"/>
    <w:rsid w:val="004F6041"/>
    <w:rsid w:val="00515195"/>
    <w:rsid w:val="00520836"/>
    <w:rsid w:val="005465A1"/>
    <w:rsid w:val="00557165"/>
    <w:rsid w:val="005732FB"/>
    <w:rsid w:val="00582C9E"/>
    <w:rsid w:val="005909A3"/>
    <w:rsid w:val="005B46DC"/>
    <w:rsid w:val="005D2154"/>
    <w:rsid w:val="005E18E8"/>
    <w:rsid w:val="005E6666"/>
    <w:rsid w:val="005F3F2F"/>
    <w:rsid w:val="005F7233"/>
    <w:rsid w:val="00635C60"/>
    <w:rsid w:val="00646156"/>
    <w:rsid w:val="00653D84"/>
    <w:rsid w:val="00676311"/>
    <w:rsid w:val="006A62B2"/>
    <w:rsid w:val="006B346D"/>
    <w:rsid w:val="006C1C24"/>
    <w:rsid w:val="006C4F2B"/>
    <w:rsid w:val="006C5700"/>
    <w:rsid w:val="006C7661"/>
    <w:rsid w:val="006D133A"/>
    <w:rsid w:val="006F26E7"/>
    <w:rsid w:val="00715B02"/>
    <w:rsid w:val="0071763A"/>
    <w:rsid w:val="00731532"/>
    <w:rsid w:val="00742B31"/>
    <w:rsid w:val="007437AD"/>
    <w:rsid w:val="00743DDF"/>
    <w:rsid w:val="007455D1"/>
    <w:rsid w:val="00755DA0"/>
    <w:rsid w:val="00756604"/>
    <w:rsid w:val="00764431"/>
    <w:rsid w:val="00782A0D"/>
    <w:rsid w:val="007C3148"/>
    <w:rsid w:val="007C6E05"/>
    <w:rsid w:val="007F6B74"/>
    <w:rsid w:val="00803F10"/>
    <w:rsid w:val="008077B6"/>
    <w:rsid w:val="00815B65"/>
    <w:rsid w:val="00824A65"/>
    <w:rsid w:val="00846438"/>
    <w:rsid w:val="008B3C6A"/>
    <w:rsid w:val="008C168C"/>
    <w:rsid w:val="008D0DD4"/>
    <w:rsid w:val="008D5207"/>
    <w:rsid w:val="008E565F"/>
    <w:rsid w:val="00902387"/>
    <w:rsid w:val="00910603"/>
    <w:rsid w:val="00920E60"/>
    <w:rsid w:val="00932D7A"/>
    <w:rsid w:val="00944DE1"/>
    <w:rsid w:val="00955DAF"/>
    <w:rsid w:val="009609B0"/>
    <w:rsid w:val="009754DB"/>
    <w:rsid w:val="009910BA"/>
    <w:rsid w:val="00996DED"/>
    <w:rsid w:val="009A1F1C"/>
    <w:rsid w:val="009C576B"/>
    <w:rsid w:val="009C66BA"/>
    <w:rsid w:val="00A05485"/>
    <w:rsid w:val="00A7619E"/>
    <w:rsid w:val="00A9503D"/>
    <w:rsid w:val="00AC5A12"/>
    <w:rsid w:val="00AE3807"/>
    <w:rsid w:val="00AF74C8"/>
    <w:rsid w:val="00B07584"/>
    <w:rsid w:val="00B115F1"/>
    <w:rsid w:val="00B255C2"/>
    <w:rsid w:val="00B8723D"/>
    <w:rsid w:val="00B900BB"/>
    <w:rsid w:val="00BA40C1"/>
    <w:rsid w:val="00BA40C6"/>
    <w:rsid w:val="00BA7E0F"/>
    <w:rsid w:val="00BB5065"/>
    <w:rsid w:val="00BE10EA"/>
    <w:rsid w:val="00C20E06"/>
    <w:rsid w:val="00C2622E"/>
    <w:rsid w:val="00C41CB7"/>
    <w:rsid w:val="00C95B86"/>
    <w:rsid w:val="00CB7AD2"/>
    <w:rsid w:val="00CD2094"/>
    <w:rsid w:val="00CF59E9"/>
    <w:rsid w:val="00D01D7F"/>
    <w:rsid w:val="00D23E81"/>
    <w:rsid w:val="00D50C92"/>
    <w:rsid w:val="00D60F81"/>
    <w:rsid w:val="00D747A9"/>
    <w:rsid w:val="00D96F6E"/>
    <w:rsid w:val="00DB2051"/>
    <w:rsid w:val="00DE6A01"/>
    <w:rsid w:val="00E007B2"/>
    <w:rsid w:val="00E54C3A"/>
    <w:rsid w:val="00E645E8"/>
    <w:rsid w:val="00E70247"/>
    <w:rsid w:val="00E7358D"/>
    <w:rsid w:val="00E81A3B"/>
    <w:rsid w:val="00E828C0"/>
    <w:rsid w:val="00E914B6"/>
    <w:rsid w:val="00EB5E61"/>
    <w:rsid w:val="00ED76F0"/>
    <w:rsid w:val="00EE27F0"/>
    <w:rsid w:val="00F01A1D"/>
    <w:rsid w:val="00F40E2B"/>
    <w:rsid w:val="00F60A1A"/>
    <w:rsid w:val="00F8179F"/>
    <w:rsid w:val="00FA6B90"/>
    <w:rsid w:val="00FB6447"/>
    <w:rsid w:val="00FB7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230D5"/>
  <w15:docId w15:val="{C1B0EECB-1E6C-48C6-971D-9D595A87E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60F81"/>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D60F81"/>
    <w:pPr>
      <w:spacing w:before="100" w:beforeAutospacing="1" w:after="100" w:afterAutospacing="1"/>
    </w:pPr>
  </w:style>
  <w:style w:type="character" w:styleId="Hyperlink">
    <w:name w:val="Hyperlink"/>
    <w:uiPriority w:val="99"/>
    <w:rsid w:val="00D60F81"/>
    <w:rPr>
      <w:color w:val="0000FF"/>
      <w:u w:val="single"/>
    </w:rPr>
  </w:style>
  <w:style w:type="character" w:styleId="FollowedHyperlink">
    <w:name w:val="FollowedHyperlink"/>
    <w:basedOn w:val="DefaultParagraphFont"/>
    <w:uiPriority w:val="99"/>
    <w:semiHidden/>
    <w:unhideWhenUsed/>
    <w:rsid w:val="00D60F81"/>
    <w:rPr>
      <w:color w:val="954F72" w:themeColor="followedHyperlink"/>
      <w:u w:val="single"/>
    </w:rPr>
  </w:style>
  <w:style w:type="paragraph" w:styleId="ListParagraph">
    <w:name w:val="List Paragraph"/>
    <w:basedOn w:val="Normal"/>
    <w:uiPriority w:val="34"/>
    <w:qFormat/>
    <w:rsid w:val="00D60F81"/>
    <w:pPr>
      <w:ind w:left="720"/>
      <w:contextualSpacing/>
    </w:pPr>
  </w:style>
  <w:style w:type="paragraph" w:customStyle="1" w:styleId="EndNoteBibliographyTitle">
    <w:name w:val="EndNote Bibliography Title"/>
    <w:basedOn w:val="Normal"/>
    <w:link w:val="EndNoteBibliographyTitleChar"/>
    <w:rsid w:val="00EE27F0"/>
    <w:pPr>
      <w:jc w:val="center"/>
    </w:pPr>
    <w:rPr>
      <w:noProof/>
    </w:rPr>
  </w:style>
  <w:style w:type="character" w:customStyle="1" w:styleId="EndNoteBibliographyTitleChar">
    <w:name w:val="EndNote Bibliography Title Char"/>
    <w:basedOn w:val="DefaultParagraphFont"/>
    <w:link w:val="EndNoteBibliographyTitle"/>
    <w:rsid w:val="00EE27F0"/>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har"/>
    <w:rsid w:val="00EE27F0"/>
    <w:rPr>
      <w:noProof/>
    </w:rPr>
  </w:style>
  <w:style w:type="character" w:customStyle="1" w:styleId="EndNoteBibliographyChar">
    <w:name w:val="EndNote Bibliography Char"/>
    <w:basedOn w:val="DefaultParagraphFont"/>
    <w:link w:val="EndNoteBibliography"/>
    <w:rsid w:val="00EE27F0"/>
    <w:rPr>
      <w:rFonts w:ascii="Calibri" w:eastAsia="Times New Roman" w:hAnsi="Calibri" w:cs="Calibri"/>
      <w:noProof/>
      <w:color w:val="000000"/>
      <w:sz w:val="24"/>
      <w:szCs w:val="24"/>
    </w:rPr>
  </w:style>
  <w:style w:type="paragraph" w:styleId="Header">
    <w:name w:val="header"/>
    <w:basedOn w:val="Normal"/>
    <w:link w:val="HeaderChar"/>
    <w:uiPriority w:val="99"/>
    <w:unhideWhenUsed/>
    <w:rsid w:val="00AE3807"/>
    <w:pPr>
      <w:tabs>
        <w:tab w:val="center" w:pos="4680"/>
        <w:tab w:val="right" w:pos="9360"/>
      </w:tabs>
    </w:pPr>
  </w:style>
  <w:style w:type="character" w:customStyle="1" w:styleId="HeaderChar">
    <w:name w:val="Header Char"/>
    <w:basedOn w:val="DefaultParagraphFont"/>
    <w:link w:val="Header"/>
    <w:uiPriority w:val="99"/>
    <w:rsid w:val="00AE3807"/>
    <w:rPr>
      <w:rFonts w:ascii="Calibri" w:eastAsia="Times New Roman" w:hAnsi="Calibri" w:cs="Calibri"/>
      <w:color w:val="000000"/>
      <w:sz w:val="24"/>
      <w:szCs w:val="24"/>
    </w:rPr>
  </w:style>
  <w:style w:type="paragraph" w:styleId="Footer">
    <w:name w:val="footer"/>
    <w:basedOn w:val="Normal"/>
    <w:link w:val="FooterChar"/>
    <w:uiPriority w:val="99"/>
    <w:unhideWhenUsed/>
    <w:rsid w:val="00AE3807"/>
    <w:pPr>
      <w:tabs>
        <w:tab w:val="center" w:pos="4680"/>
        <w:tab w:val="right" w:pos="9360"/>
      </w:tabs>
    </w:pPr>
  </w:style>
  <w:style w:type="character" w:customStyle="1" w:styleId="FooterChar">
    <w:name w:val="Footer Char"/>
    <w:basedOn w:val="DefaultParagraphFont"/>
    <w:link w:val="Footer"/>
    <w:uiPriority w:val="99"/>
    <w:rsid w:val="00AE3807"/>
    <w:rPr>
      <w:rFonts w:ascii="Calibri" w:eastAsia="Times New Roman" w:hAnsi="Calibri" w:cs="Calibri"/>
      <w:color w:val="000000"/>
      <w:sz w:val="24"/>
      <w:szCs w:val="24"/>
    </w:rPr>
  </w:style>
  <w:style w:type="paragraph" w:styleId="Revision">
    <w:name w:val="Revision"/>
    <w:hidden/>
    <w:uiPriority w:val="99"/>
    <w:semiHidden/>
    <w:rsid w:val="00FB6447"/>
    <w:pPr>
      <w:spacing w:after="0" w:line="240" w:lineRule="auto"/>
    </w:pPr>
    <w:rPr>
      <w:rFonts w:ascii="Calibri" w:eastAsia="Times New Roman" w:hAnsi="Calibri" w:cs="Calibri"/>
      <w:color w:val="000000"/>
      <w:sz w:val="24"/>
      <w:szCs w:val="24"/>
    </w:rPr>
  </w:style>
  <w:style w:type="character" w:styleId="LineNumber">
    <w:name w:val="line number"/>
    <w:basedOn w:val="DefaultParagraphFont"/>
    <w:uiPriority w:val="99"/>
    <w:semiHidden/>
    <w:unhideWhenUsed/>
    <w:rsid w:val="00756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949230">
      <w:bodyDiv w:val="1"/>
      <w:marLeft w:val="0"/>
      <w:marRight w:val="0"/>
      <w:marTop w:val="0"/>
      <w:marBottom w:val="0"/>
      <w:divBdr>
        <w:top w:val="none" w:sz="0" w:space="0" w:color="auto"/>
        <w:left w:val="none" w:sz="0" w:space="0" w:color="auto"/>
        <w:bottom w:val="none" w:sz="0" w:space="0" w:color="auto"/>
        <w:right w:val="none" w:sz="0" w:space="0" w:color="auto"/>
      </w:divBdr>
      <w:divsChild>
        <w:div w:id="8319465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C7CE1E2-B2DA-40BE-B413-34C4A37E26A6}">
  <we:reference id="wa102925879" version="1.2.0.0" store="en-US" storeType="OMEX"/>
  <we:alternateReferences>
    <we:reference id="WA102925879" version="1.2.0.0" store="WA10292587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791272-52F0-4E03-B16C-A51182F32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5464</Words>
  <Characters>31147</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Alisha Dsouza</cp:lastModifiedBy>
  <cp:revision>3</cp:revision>
  <dcterms:created xsi:type="dcterms:W3CDTF">2018-09-13T19:24:00Z</dcterms:created>
  <dcterms:modified xsi:type="dcterms:W3CDTF">2018-09-13T19:27:00Z</dcterms:modified>
</cp:coreProperties>
</file>